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01A5464B"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Results suggest that internal consistency is poor (α = .51, 95% CI [.46, .56]) and test-retest reliability is very poor (ICC</w:t>
      </w:r>
      <w:r w:rsidR="007F282E">
        <w:t>[2,1]</w:t>
      </w:r>
      <w:r w:rsidRPr="00E01432">
        <w:t xml:space="preserve"> = .2</w:t>
      </w:r>
      <w:r w:rsidR="00613F4B">
        <w:t>1</w:t>
      </w:r>
      <w:r w:rsidRPr="00E01432">
        <w:t>, 95% CI [.0</w:t>
      </w:r>
      <w:r w:rsidR="00613F4B">
        <w:t>6</w:t>
      </w:r>
      <w:r w:rsidRPr="00E01432">
        <w:t>, .3</w:t>
      </w:r>
      <w:r w:rsidR="00613F4B">
        <w:t>6</w:t>
      </w:r>
      <w:r w:rsidRPr="00E01432">
        <w:t>]).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31B3E8E6" w:rsidR="00AD1F7D" w:rsidRPr="00D63ACE" w:rsidRDefault="00AD1F7D" w:rsidP="002C2E48">
      <w:r>
        <w:t xml:space="preserve">Although </w:t>
      </w:r>
      <w:del w:id="1" w:author="Ian Hussey" w:date="2023-01-02T13:28:00Z">
        <w:r w:rsidDel="008011B2">
          <w:delText xml:space="preserve">approaching </w:delText>
        </w:r>
      </w:del>
      <w:ins w:id="2" w:author="Ian Hussey" w:date="2023-01-02T13:28:00Z">
        <w:r w:rsidR="008011B2">
          <w:t xml:space="preserve">over </w:t>
        </w:r>
      </w:ins>
      <w:del w:id="3" w:author="Ian Hussey" w:date="2023-01-02T13:28:00Z">
        <w:r w:rsidDel="008011B2">
          <w:delText xml:space="preserve">fifteen </w:delText>
        </w:r>
      </w:del>
      <w:ins w:id="4" w:author="Ian Hussey" w:date="2023-01-02T13:28:00Z">
        <w:r w:rsidR="008011B2">
          <w:t xml:space="preserve">seventeen </w:t>
        </w:r>
      </w:ins>
      <w:r>
        <w:t xml:space="preserve">years old and having been used in </w:t>
      </w:r>
      <w:del w:id="5" w:author="Ian Hussey" w:date="2023-01-02T13:29:00Z">
        <w:r w:rsidDel="008011B2">
          <w:delText>over 1</w:delText>
        </w:r>
      </w:del>
      <w:ins w:id="6" w:author="Ian Hussey" w:date="2023-01-02T13:29:00Z">
        <w:r w:rsidR="008011B2">
          <w:t>at least</w:t>
        </w:r>
      </w:ins>
      <w:del w:id="7" w:author="Ian Hussey" w:date="2023-01-02T13:29:00Z">
        <w:r w:rsidDel="008011B2">
          <w:delText>00</w:delText>
        </w:r>
      </w:del>
      <w:r>
        <w:t xml:space="preserve"> </w:t>
      </w:r>
      <w:ins w:id="8" w:author="Ian Hussey" w:date="2023-01-02T13:29:00Z">
        <w:r w:rsidR="008011B2">
          <w:t xml:space="preserve">155 </w:t>
        </w:r>
      </w:ins>
      <w:r>
        <w:t>published articles</w:t>
      </w:r>
      <w:ins w:id="9" w:author="Ian Hussey" w:date="2023-01-02T13:29:00Z">
        <w:r w:rsidR="008011B2">
          <w:t xml:space="preserve"> </w:t>
        </w:r>
      </w:ins>
      <w:r w:rsidR="008011B2">
        <w:fldChar w:fldCharType="begin"/>
      </w:r>
      <w:r w:rsidR="008011B2">
        <w:instrText xml:space="preserve"> ADDIN ZOTERO_ITEM CSL_CITATION {"citationID":"chR4CSD3","properties":{"formattedCitation":"(Hussey, 2022a)","plainCitation":"(Hussey, 2022a)","noteIndex":0},"citationItems":[{"id":14539,"uris":["http://zotero.org/users/1687755/items/YFMIBIMC"],"itemData":{"id":14539,"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BC284D">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w:t>
      </w:r>
      <w:r w:rsidRPr="00D63ACE">
        <w:t>attention within psychology in recent years</w:t>
      </w:r>
      <w:r>
        <w:t xml:space="preserve"> due to concerns about the replicability and validity of our findings</w:t>
      </w:r>
      <w:ins w:id="10" w:author="Ian Hussey" w:date="2023-01-02T13:30:00Z">
        <w:r w:rsidR="008011B2">
          <w:t xml:space="preserve"> – a so-called ‘Measurement Crisis’</w:t>
        </w:r>
      </w:ins>
      <w:r>
        <w:t xml:space="preserve"> </w:t>
      </w:r>
      <w:r>
        <w:fldChar w:fldCharType="begin"/>
      </w:r>
      <w:r w:rsidR="008011B2">
        <w:instrText xml:space="preserve"> ADDIN ZOTERO_ITEM CSL_CITATION {"citationID":"S9QLubRA","properties":{"formattedCitation":"(Flake &amp; Fried, 2020)","plainCitation":"(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ins w:id="11" w:author="Ian Hussey" w:date="2023-01-02T13:31:00Z">
        <w:r w:rsidR="008011B2">
          <w:t xml:space="preserve">, and that </w:t>
        </w:r>
      </w:ins>
      <w:ins w:id="12" w:author="Ian Hussey" w:date="2023-01-02T13:32:00Z">
        <w:r w:rsidR="008011B2">
          <w:t>laboratory tasks</w:t>
        </w:r>
      </w:ins>
      <w:ins w:id="13" w:author="Ian Hussey" w:date="2023-01-02T13:33:00Z">
        <w:r w:rsidR="008011B2">
          <w:t xml:space="preserve">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ins>
      <w:r w:rsidR="008011B2">
        <w:fldChar w:fldCharType="begin"/>
      </w:r>
      <w:r w:rsidR="008011B2">
        <w:instrText xml:space="preserve"> ADDIN ZOTERO_ITEM CSL_CITATION {"citationID":"rX6WCnct","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r w:rsidRPr="00D63ACE">
        <w:t>.</w:t>
      </w:r>
      <w:r>
        <w:t xml:space="preserve"> </w:t>
      </w:r>
      <w:ins w:id="14" w:author="Ian Hussey" w:date="2023-01-02T13:35:00Z">
        <w:r w:rsidR="008011B2">
          <w:t xml:space="preserve">Vasey et al. </w:t>
        </w:r>
      </w:ins>
      <w:r w:rsidR="008011B2">
        <w:fldChar w:fldCharType="begin"/>
      </w:r>
      <w:r w:rsidR="008011B2">
        <w:instrText xml:space="preserve"> ADDIN ZOTERO_ITEM CSL_CITATION {"citationID":"6aOL2w5Y","properties":{"formattedCitation":"(2003)","plainCitation":"(2003)","noteIndex":0},"citationItems":[{"id":15230,"uris":["http://zotero.org/users/1687755/items/ZM9VY6LC"],"itemData":{"id":15230,"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ins w:id="15" w:author="Ian Hussey" w:date="2023-01-02T13:36:00Z">
        <w:r w:rsidR="008011B2">
          <w:t xml:space="preserve"> </w:t>
        </w:r>
      </w:ins>
      <w:ins w:id="16" w:author="Ian Hussey" w:date="2023-01-02T13:35:00Z">
        <w:r w:rsidR="008011B2">
          <w:t>argued that such tasks have “</w:t>
        </w:r>
        <w:r w:rsidR="008011B2" w:rsidRPr="008011B2">
          <w:t>been granted psychometric free rein that would probably never be extended to researchers using other measures, such as questionnaires</w:t>
        </w:r>
        <w:r w:rsidR="008011B2">
          <w:t>”</w:t>
        </w:r>
      </w:ins>
      <w:ins w:id="17" w:author="Ian Hussey" w:date="2023-01-02T13:36:00Z">
        <w:r w:rsidR="008011B2">
          <w:t xml:space="preserve"> (p.84)</w:t>
        </w:r>
      </w:ins>
      <w:ins w:id="18" w:author="Ian Hussey" w:date="2023-01-02T13:35:00Z">
        <w:r w:rsidR="008011B2">
          <w:t xml:space="preserve">. </w:t>
        </w:r>
      </w:ins>
      <w:r>
        <w:t>Quantification of the IRAP’s measurement properties is therefore important to interpreting the results of existing research, and its utility in future work</w:t>
      </w:r>
      <w:ins w:id="19" w:author="Ian Hussey" w:date="2023-01-02T13:36:00Z">
        <w:r w:rsidR="008011B2">
          <w:t>, parti</w:t>
        </w:r>
      </w:ins>
      <w:ins w:id="20" w:author="Ian Hussey" w:date="2023-01-02T13:37:00Z">
        <w:r w:rsidR="008011B2">
          <w:t xml:space="preserve">cularly in light of recent </w:t>
        </w:r>
      </w:ins>
      <w:ins w:id="21" w:author="Ian Hussey" w:date="2023-01-02T13:38:00Z">
        <w:r w:rsidR="008011B2">
          <w:t>debate</w:t>
        </w:r>
      </w:ins>
      <w:ins w:id="22" w:author="Ian Hussey" w:date="2023-01-02T13:40:00Z">
        <w:r w:rsidR="008011B2">
          <w:t>s</w:t>
        </w:r>
      </w:ins>
      <w:ins w:id="23" w:author="Ian Hussey" w:date="2023-01-02T13:38:00Z">
        <w:r w:rsidR="008011B2">
          <w:t xml:space="preserve"> around what </w:t>
        </w:r>
      </w:ins>
      <w:ins w:id="24" w:author="Ian Hussey" w:date="2023-01-02T13:37:00Z">
        <w:r w:rsidR="008011B2">
          <w:t xml:space="preserve">the IRAP’s utility is </w:t>
        </w:r>
      </w:ins>
      <w:ins w:id="25" w:author="Ian Hussey" w:date="2023-01-02T13:40:00Z">
        <w:r w:rsidR="008011B2">
          <w:t xml:space="preserve">has claimed to be </w:t>
        </w:r>
      </w:ins>
      <w:r w:rsidR="008011B2">
        <w:fldChar w:fldCharType="begin"/>
      </w:r>
      <w:r w:rsidR="008011B2">
        <w:instrText xml:space="preserve"> ADDIN ZOTERO_ITEM CSL_CITATION {"citationID":"yW3NP7w3","properties":{"formattedCitation":"(Barnes-Holmes &amp; Harte, 2022; Hussey, 2022b)","plainCitation":"(Barnes-Holmes &amp; Harte, 2022; Hussey, 2022b)","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ins w:id="26" w:author="Ian Hussey" w:date="2023-01-02T13:38:00Z">
        <w:r w:rsidR="008011B2">
          <w:t>.</w:t>
        </w:r>
      </w:ins>
      <w:del w:id="27" w:author="Ian Hussey" w:date="2023-01-02T13:36:00Z">
        <w:r w:rsidDel="008011B2">
          <w:delText>.</w:delText>
        </w:r>
      </w:del>
    </w:p>
    <w:p w14:paraId="49319662" w14:textId="77777777" w:rsidR="00AD1F7D" w:rsidRPr="00D63ACE" w:rsidRDefault="00AD1F7D" w:rsidP="002C2E48">
      <w:pPr>
        <w:pStyle w:val="Heading2"/>
      </w:pPr>
      <w:r w:rsidRPr="00D63ACE">
        <w:t>Previous meta-analyses of the IRAP’s reliability</w:t>
      </w:r>
    </w:p>
    <w:p w14:paraId="0E630130" w14:textId="213103E8"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w:t>
      </w:r>
      <w:r w:rsidRPr="00D63ACE">
        <w:lastRenderedPageBreak/>
        <w:t xml:space="preserve">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2460F1BB"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 xml:space="preserve">a total of 1207 participants for the meta-analysis of internal consistency and </w:t>
      </w:r>
      <w:ins w:id="28" w:author="Ian Hussey" w:date="2023-01-03T17:00:00Z">
        <w:r w:rsidR="00D85E64">
          <w:t>74</w:t>
        </w:r>
      </w:ins>
      <w:del w:id="29" w:author="Ian Hussey" w:date="2023-01-03T17:00:00Z">
        <w:r w:rsidRPr="00D63ACE" w:rsidDel="00D85E64">
          <w:delText>124</w:delText>
        </w:r>
      </w:del>
      <w:r w:rsidRPr="00D63ACE">
        <w:t xml:space="preserve"> participants assessing test-retest reliability</w:t>
      </w:r>
      <w:ins w:id="30" w:author="Ian Hussey" w:date="2023-01-03T17:00:00Z">
        <w:r w:rsidR="00D85E64">
          <w:t xml:space="preserve"> </w:t>
        </w:r>
        <w:r w:rsidR="00E20321">
          <w:t xml:space="preserve">in </w:t>
        </w:r>
        <w:r w:rsidR="00D85E64">
          <w:t xml:space="preserve">two </w:t>
        </w:r>
        <w:r w:rsidR="00E20321">
          <w:t xml:space="preserve">different </w:t>
        </w:r>
        <w:r w:rsidR="00D85E64">
          <w:t>studies</w:t>
        </w:r>
      </w:ins>
      <w:r w:rsidRPr="00D63ACE">
        <w:t>.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4D8D3312"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ins w:id="31" w:author="Ian Hussey" w:date="2023-01-03T17:01:00Z">
        <w:r w:rsidR="00BA31E9">
          <w:t>Nonetheless, given the very low number of studies (</w:t>
        </w:r>
      </w:ins>
      <w:ins w:id="32" w:author="Ian Hussey" w:date="2023-01-03T17:02:00Z">
        <w:r w:rsidR="00862A55" w:rsidRPr="00862A55">
          <w:rPr>
            <w:i/>
            <w:iCs/>
            <w:rPrChange w:id="33" w:author="Ian Hussey" w:date="2023-01-03T17:02:00Z">
              <w:rPr/>
            </w:rPrChange>
          </w:rPr>
          <w:t>k</w:t>
        </w:r>
        <w:r w:rsidR="00862A55">
          <w:t xml:space="preserve"> = </w:t>
        </w:r>
      </w:ins>
      <w:ins w:id="34" w:author="Ian Hussey" w:date="2023-01-03T17:01:00Z">
        <w:r w:rsidR="00BA31E9">
          <w:t>2) and sample sizes (</w:t>
        </w:r>
        <w:r w:rsidR="00BA31E9" w:rsidRPr="00862A55">
          <w:rPr>
            <w:i/>
            <w:iCs/>
            <w:rPrChange w:id="35" w:author="Ian Hussey" w:date="2023-01-03T17:02:00Z">
              <w:rPr/>
            </w:rPrChange>
          </w:rPr>
          <w:t>N</w:t>
        </w:r>
        <w:r w:rsidR="00BA31E9">
          <w:t xml:space="preserve"> = 74 total) used to estimate the IRAP’s test-retest reliability, this </w:t>
        </w:r>
      </w:ins>
      <w:ins w:id="36" w:author="Ian Hussey" w:date="2023-01-03T17:02:00Z">
        <w:r w:rsidR="00BA31E9">
          <w:t>aspect of reliability in particular requires further research.</w:t>
        </w:r>
      </w:ins>
    </w:p>
    <w:p w14:paraId="5F884AEE" w14:textId="77777777" w:rsidR="00AD1F7D" w:rsidRPr="00D63ACE" w:rsidRDefault="00AD1F7D" w:rsidP="002C2E48">
      <w:pPr>
        <w:pStyle w:val="Heading2"/>
      </w:pPr>
      <w:r w:rsidRPr="00D63ACE">
        <w:t>The current research</w:t>
      </w:r>
    </w:p>
    <w:p w14:paraId="0AAF718B" w14:textId="46AE1D8F"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BC284D">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w:t>
      </w:r>
      <w:r w:rsidRPr="00D63ACE">
        <w:t xml:space="preserve">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w:t>
      </w:r>
      <w:r>
        <w:lastRenderedPageBreak/>
        <w:t xml:space="preserve">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w:t>
      </w:r>
      <w:r>
        <w:t xml:space="preserve">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2C2E48">
      <w:r w:rsidRPr="00D63ACE">
        <w:rPr>
          <w:b/>
        </w:rPr>
        <w:lastRenderedPageBreak/>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w:t>
      </w:r>
      <w:r w:rsidRPr="00D63ACE">
        <w:t xml:space="preserve">remove assumptions associated with specific split strategies (e.g., regarding learning occurring with the task between the first vs. second half). </w:t>
      </w:r>
    </w:p>
    <w:p w14:paraId="70C4C481" w14:textId="1ADF6194" w:rsidR="00AD1F7D" w:rsidRDefault="00AD1F7D" w:rsidP="002C2E48">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136E85B3" w:rsidR="00AD1F7D" w:rsidRPr="00D63ACE" w:rsidRDefault="00EF2252" w:rsidP="00E961B1">
      <w:pPr>
        <w:ind w:firstLine="0"/>
      </w:pPr>
      <w:r>
        <w:rPr>
          <w:noProof/>
        </w:rPr>
        <w:drawing>
          <wp:inline distT="0" distB="0" distL="0" distR="0" wp14:anchorId="63095D46" wp14:editId="0B0B4E3F">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lastRenderedPageBreak/>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w:t>
      </w:r>
      <w:r w:rsidRPr="00D63ACE">
        <w:t xml:space="preserve">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74031BE7" w:rsidR="00CF589F" w:rsidDel="00862A55" w:rsidRDefault="00AD1F7D" w:rsidP="002C2E48">
      <w:pPr>
        <w:rPr>
          <w:moveFrom w:id="37" w:author="Ian Hussey" w:date="2023-01-03T17:03:00Z"/>
        </w:rPr>
      </w:pPr>
      <w:moveFromRangeStart w:id="38" w:author="Ian Hussey" w:date="2023-01-03T17:03:00Z" w:name="move123657801"/>
      <w:moveFrom w:id="39" w:author="Ian Hussey" w:date="2023-01-03T17:03:00Z">
        <w:r w:rsidRPr="00C84713" w:rsidDel="00862A55">
          <w:rPr>
            <w:b/>
          </w:rPr>
          <w:t xml:space="preserve">Test-retest via Pearson’s </w:t>
        </w:r>
        <w:r w:rsidRPr="00C84713" w:rsidDel="00862A55">
          <w:rPr>
            <w:b/>
            <w:i/>
          </w:rPr>
          <w:t>r</w:t>
        </w:r>
        <w:r w:rsidRPr="00C84713" w:rsidDel="00862A55">
          <w:rPr>
            <w:b/>
          </w:rPr>
          <w:t>.</w:t>
        </w:r>
        <w:r w:rsidDel="00862A55">
          <w:t xml:space="preserve"> Results suggested that </w:t>
        </w:r>
        <w:r w:rsidRPr="00D63ACE" w:rsidDel="00862A55">
          <w:t>test-retest reliability was very poor</w:t>
        </w:r>
        <w:r w:rsidDel="00862A55">
          <w:t xml:space="preserve"> and with substantial heterogeneity</w:t>
        </w:r>
        <w:r w:rsidRPr="00D63ACE" w:rsidDel="00862A55">
          <w:t xml:space="preserve">, </w:t>
        </w:r>
        <w:r w:rsidRPr="00C84713" w:rsidDel="00862A55">
          <w:rPr>
            <w:i/>
          </w:rPr>
          <w:t>r</w:t>
        </w:r>
        <w:r w:rsidRPr="00D63ACE" w:rsidDel="00862A55">
          <w:t xml:space="preserve"> =</w:t>
        </w:r>
        <w:r w:rsidDel="00862A55">
          <w:t xml:space="preserve"> </w:t>
        </w:r>
        <w:r w:rsidRPr="002261E2" w:rsidDel="00862A55">
          <w:t>.14, 95% CI [-.0</w:t>
        </w:r>
        <w:r w:rsidR="008B54AC" w:rsidDel="00862A55">
          <w:t>8</w:t>
        </w:r>
        <w:r w:rsidRPr="002261E2" w:rsidDel="00862A55">
          <w:t xml:space="preserve">, .35], 95% </w:t>
        </w:r>
        <w:r w:rsidR="008B54AC" w:rsidDel="00862A55">
          <w:t>PI</w:t>
        </w:r>
        <w:r w:rsidRPr="002261E2" w:rsidDel="00862A55">
          <w:t xml:space="preserve"> [-.</w:t>
        </w:r>
        <w:r w:rsidR="008B54AC" w:rsidDel="00862A55">
          <w:t>41</w:t>
        </w:r>
        <w:r w:rsidRPr="002261E2" w:rsidDel="00862A55">
          <w:t>, .</w:t>
        </w:r>
        <w:r w:rsidR="008B54AC" w:rsidDel="00862A55">
          <w:t>35</w:t>
        </w:r>
        <w:r w:rsidRPr="00F7294E" w:rsidDel="00862A55">
          <w:t>]</w:t>
        </w:r>
        <w:r w:rsidDel="00862A55">
          <w:t xml:space="preserve">, </w:t>
        </w:r>
        <w:r w:rsidR="008B54AC" w:rsidRPr="00D63ACE" w:rsidDel="00862A55">
          <w:rPr>
            <w:rFonts w:ascii="Cambria Math" w:hAnsi="Cambria Math" w:cs="Cambria Math"/>
          </w:rPr>
          <w:t>𝜏</w:t>
        </w:r>
        <w:r w:rsidR="008B54AC" w:rsidRPr="00D63ACE" w:rsidDel="00862A55">
          <w:rPr>
            <w:rFonts w:cs="Times New Roman (Body CS)"/>
            <w:vertAlign w:val="superscript"/>
          </w:rPr>
          <w:t>2</w:t>
        </w:r>
        <w:r w:rsidR="008B54AC" w:rsidRPr="00D63ACE" w:rsidDel="00862A55">
          <w:t xml:space="preserve"> = 0.0</w:t>
        </w:r>
        <w:r w:rsidR="008B54AC" w:rsidDel="00862A55">
          <w:t>8</w:t>
        </w:r>
        <w:r w:rsidR="008B54AC" w:rsidRPr="00D63ACE" w:rsidDel="00862A55">
          <w:t xml:space="preserve">, </w:t>
        </w:r>
        <w:r w:rsidRPr="00D679A1" w:rsidDel="00862A55">
          <w:rPr>
            <w:i/>
          </w:rPr>
          <w:t>I</w:t>
        </w:r>
        <w:r w:rsidRPr="00D679A1" w:rsidDel="00862A55">
          <w:rPr>
            <w:rFonts w:cs="Times New Roman (Body CS)"/>
            <w:vertAlign w:val="superscript"/>
          </w:rPr>
          <w:t>2</w:t>
        </w:r>
        <w:r w:rsidRPr="00F04E2D" w:rsidDel="00862A55">
          <w:t xml:space="preserve"> = </w:t>
        </w:r>
        <w:r w:rsidDel="00862A55">
          <w:t>7</w:t>
        </w:r>
        <w:r w:rsidR="008B54AC" w:rsidDel="00862A55">
          <w:t>5.1</w:t>
        </w:r>
        <w:r w:rsidRPr="00F04E2D" w:rsidDel="00862A55">
          <w:t xml:space="preserve">%, </w:t>
        </w:r>
        <w:r w:rsidRPr="00D679A1" w:rsidDel="00862A55">
          <w:rPr>
            <w:i/>
          </w:rPr>
          <w:t>H</w:t>
        </w:r>
        <w:r w:rsidRPr="00D679A1" w:rsidDel="00862A55">
          <w:rPr>
            <w:rFonts w:cs="Times New Roman (Body CS)"/>
            <w:vertAlign w:val="superscript"/>
          </w:rPr>
          <w:t>2</w:t>
        </w:r>
        <w:r w:rsidRPr="00F04E2D" w:rsidDel="00862A55">
          <w:t xml:space="preserve"> = </w:t>
        </w:r>
        <w:r w:rsidR="008B54AC" w:rsidDel="00862A55">
          <w:t>4.01</w:t>
        </w:r>
        <w:r w:rsidRPr="005D0E5C" w:rsidDel="00862A55">
          <w:t>.</w:t>
        </w:r>
        <w:r w:rsidDel="00862A55">
          <w:t xml:space="preserve"> Test-retest correlations were negative for three IRAPs </w:t>
        </w:r>
      </w:moveFrom>
    </w:p>
    <w:moveFromRangeEnd w:id="38"/>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0C36EBFE" w:rsidR="00CF589F" w:rsidRDefault="006C06BA" w:rsidP="006B5975">
      <w:pPr>
        <w:ind w:firstLine="0"/>
        <w:jc w:val="center"/>
      </w:pPr>
      <w:r>
        <w:rPr>
          <w:noProof/>
        </w:rPr>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6B5975">
      <w:pPr>
        <w:ind w:firstLine="0"/>
        <w:jc w:val="center"/>
      </w:pPr>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213FEC9C" w14:textId="5D8E0C6A" w:rsidR="00862A55" w:rsidDel="00862A55" w:rsidRDefault="00862A55" w:rsidP="00862A55">
      <w:pPr>
        <w:rPr>
          <w:del w:id="40" w:author="Ian Hussey" w:date="2023-01-03T17:03:00Z"/>
          <w:moveTo w:id="41" w:author="Ian Hussey" w:date="2023-01-03T17:03:00Z"/>
        </w:rPr>
      </w:pPr>
      <w:moveToRangeStart w:id="42" w:author="Ian Hussey" w:date="2023-01-03T17:03:00Z" w:name="move123657801"/>
      <w:moveTo w:id="43" w:author="Ian Hussey" w:date="2023-01-03T17:03:00Z">
        <w:r w:rsidRPr="00C84713">
          <w:rPr>
            <w:b/>
          </w:rPr>
          <w:lastRenderedPageBreak/>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t>8</w:t>
        </w:r>
        <w:r w:rsidRPr="002261E2">
          <w:t xml:space="preserve">, .35], 95% </w:t>
        </w:r>
        <w:r>
          <w:t>PI</w:t>
        </w:r>
        <w:r w:rsidRPr="002261E2">
          <w:t xml:space="preserve"> [-.</w:t>
        </w:r>
        <w:r>
          <w:t>41</w:t>
        </w:r>
        <w:r w:rsidRPr="002261E2">
          <w:t>, .</w:t>
        </w:r>
        <w:r>
          <w:t>35</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5.1</w:t>
        </w:r>
        <w:r w:rsidRPr="00F04E2D">
          <w:t xml:space="preserve">%, </w:t>
        </w:r>
        <w:r w:rsidRPr="00D679A1">
          <w:rPr>
            <w:i/>
          </w:rPr>
          <w:t>H</w:t>
        </w:r>
        <w:r w:rsidRPr="00D679A1">
          <w:rPr>
            <w:rFonts w:cs="Times New Roman (Body CS)"/>
            <w:vertAlign w:val="superscript"/>
          </w:rPr>
          <w:t>2</w:t>
        </w:r>
        <w:r w:rsidRPr="00F04E2D">
          <w:t xml:space="preserve"> = </w:t>
        </w:r>
        <w:r>
          <w:t>4.01</w:t>
        </w:r>
        <w:r w:rsidRPr="005D0E5C">
          <w:t>.</w:t>
        </w:r>
        <w:r>
          <w:t xml:space="preserve"> Test-retest correlations were negative for three IRAPs</w:t>
        </w:r>
      </w:moveTo>
      <w:ins w:id="44" w:author="Ian Hussey" w:date="2023-01-03T17:03:00Z">
        <w:r>
          <w:t xml:space="preserve"> </w:t>
        </w:r>
      </w:ins>
      <w:moveTo w:id="45" w:author="Ian Hussey" w:date="2023-01-03T17:03:00Z">
        <w:del w:id="46" w:author="Ian Hussey" w:date="2023-01-03T17:03:00Z">
          <w:r w:rsidDel="00862A55">
            <w:delText xml:space="preserve"> </w:delText>
          </w:r>
        </w:del>
      </w:moveTo>
    </w:p>
    <w:moveToRangeEnd w:id="42"/>
    <w:p w14:paraId="7237C2EA" w14:textId="5A5168E0" w:rsidR="00B61118" w:rsidRDefault="009E6E87" w:rsidP="00862A55">
      <w:pPr>
        <w:pPrChange w:id="47" w:author="Ian Hussey" w:date="2023-01-03T17:03:00Z">
          <w:pPr>
            <w:ind w:firstLine="0"/>
          </w:pPr>
        </w:pPrChange>
      </w:pPr>
      <w:r>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45FFA23E"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half of the IRAPs (i.e., gender, body image, race, and Lincoln-Hitler). </w:t>
      </w:r>
    </w:p>
    <w:p w14:paraId="37C76104" w14:textId="59F3615C" w:rsidR="00AD1F7D" w:rsidRDefault="00AD1F7D" w:rsidP="00C36EC4">
      <w:pPr>
        <w:rPr>
          <w:ins w:id="48" w:author="Ian Hussey" w:date="2023-01-03T17:03:00Z"/>
        </w:rPr>
      </w:pPr>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68EADFA9" w14:textId="77777777" w:rsidR="00862A55" w:rsidRDefault="00862A55" w:rsidP="00C36EC4"/>
    <w:p w14:paraId="76E1B1CA" w14:textId="77777777" w:rsidR="00CF589F" w:rsidRDefault="00CF589F" w:rsidP="00C36EC4"/>
    <w:p w14:paraId="4B6E7C55" w14:textId="2F82605D" w:rsidR="00CF589F" w:rsidRPr="00D63ACE" w:rsidRDefault="00EF2252" w:rsidP="00CF589F">
      <w:pPr>
        <w:ind w:firstLine="0"/>
      </w:pPr>
      <w:r>
        <w:rPr>
          <w:noProof/>
        </w:rPr>
        <w:drawing>
          <wp:inline distT="0" distB="0" distL="0" distR="0" wp14:anchorId="60D2309D" wp14:editId="51A4ECE6">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051777A2" w14:textId="2610415E" w:rsidR="008011B2" w:rsidRDefault="00AD1F7D" w:rsidP="008011B2">
      <w:pPr>
        <w:rPr>
          <w:ins w:id="49" w:author="Ian Hussey" w:date="2023-01-02T13:28:00Z"/>
        </w:rPr>
      </w:pPr>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BC284D">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ins w:id="50" w:author="Ian Hussey" w:date="2023-01-03T16:16:00Z">
        <w:r w:rsidR="00A828DD">
          <w:t>,</w:t>
        </w:r>
      </w:ins>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r w:rsidR="00BC284D">
        <w:t xml:space="preserve">. </w:t>
      </w:r>
      <w:ins w:id="51" w:author="Ian Hussey" w:date="2023-01-02T13:28:00Z">
        <w:r w:rsidR="008011B2">
          <w:t xml:space="preserve">This is simply a rearrangement of the </w:t>
        </w:r>
        <w:r w:rsidR="008011B2" w:rsidRPr="00BC284D">
          <w:t>Attenuation Formula</w:t>
        </w:r>
        <w:r w:rsidR="008011B2">
          <w:t xml:space="preserve"> derived from classical test theory </w:t>
        </w:r>
        <w:r w:rsidR="008011B2">
          <w:fldChar w:fldCharType="begin"/>
        </w:r>
        <w:r w:rsidR="008011B2">
          <w:instrText xml:space="preserve"> ADDIN ZOTERO_ITEM CSL_CITATION {"citationID":"TCI4P71m","properties":{"formattedCitation":"(Revelle, 2009, equation 7.3)","plainCitation":"(Revelle, 2009, equation 7.3)","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008011B2">
          <w:fldChar w:fldCharType="separate"/>
        </w:r>
        <w:r w:rsidR="008011B2">
          <w:rPr>
            <w:noProof/>
          </w:rPr>
          <w:t>(Revelle, 2009, equation 7.3)</w:t>
        </w:r>
        <w:r w:rsidR="008011B2">
          <w:fldChar w:fldCharType="end"/>
        </w:r>
        <w:r w:rsidR="008011B2" w:rsidRPr="00D63ACE">
          <w:t>:</w:t>
        </w:r>
      </w:ins>
    </w:p>
    <w:p w14:paraId="705521FE" w14:textId="77777777" w:rsidR="008011B2" w:rsidRPr="00D63ACE" w:rsidRDefault="008011B2" w:rsidP="008011B2">
      <w:pPr>
        <w:rPr>
          <w:ins w:id="52" w:author="Ian Hussey" w:date="2023-01-02T13:28:00Z"/>
        </w:rPr>
      </w:pPr>
    </w:p>
    <w:p w14:paraId="0D060A8F" w14:textId="77777777" w:rsidR="008011B2" w:rsidRPr="00AF1F8E" w:rsidRDefault="00000000" w:rsidP="008011B2">
      <w:pPr>
        <w:rPr>
          <w:ins w:id="53" w:author="Ian Hussey" w:date="2023-01-02T13:28:00Z"/>
        </w:rPr>
      </w:pPr>
      <m:oMathPara>
        <m:oMath>
          <m:sSub>
            <m:sSubPr>
              <m:ctrlPr>
                <w:ins w:id="54" w:author="Ian Hussey" w:date="2023-01-02T13:28:00Z">
                  <w:rPr>
                    <w:rFonts w:ascii="Cambria Math" w:hAnsi="Cambria Math"/>
                  </w:rPr>
                </w:ins>
              </m:ctrlPr>
            </m:sSubPr>
            <m:e>
              <m:r>
                <w:ins w:id="55" w:author="Ian Hussey" w:date="2023-01-02T13:28:00Z">
                  <w:rPr>
                    <w:rFonts w:ascii="Cambria Math" w:hAnsi="Cambria Math"/>
                  </w:rPr>
                  <m:t>r</m:t>
                </w:ins>
              </m:r>
            </m:e>
            <m:sub>
              <m:r>
                <w:ins w:id="56" w:author="Ian Hussey" w:date="2023-01-02T13:28:00Z">
                  <w:rPr>
                    <w:rFonts w:ascii="Cambria Math" w:hAnsi="Cambria Math"/>
                  </w:rPr>
                  <m:t>xy</m:t>
                </w:ins>
              </m:r>
            </m:sub>
          </m:sSub>
          <m:r>
            <w:ins w:id="57" w:author="Ian Hussey" w:date="2023-01-02T13:28:00Z">
              <m:rPr>
                <m:sty m:val="p"/>
              </m:rPr>
              <w:rPr>
                <w:rFonts w:ascii="Cambria Math" w:hAnsi="Cambria Math"/>
              </w:rPr>
              <m:t>=</m:t>
            </w:ins>
          </m:r>
          <m:sSub>
            <m:sSubPr>
              <m:ctrlPr>
                <w:ins w:id="58" w:author="Ian Hussey" w:date="2023-01-02T13:28:00Z">
                  <w:rPr>
                    <w:rFonts w:ascii="Cambria Math" w:hAnsi="Cambria Math"/>
                  </w:rPr>
                </w:ins>
              </m:ctrlPr>
            </m:sSubPr>
            <m:e>
              <m:r>
                <w:ins w:id="59" w:author="Ian Hussey" w:date="2023-01-02T13:28:00Z">
                  <w:rPr>
                    <w:rFonts w:ascii="Cambria Math" w:hAnsi="Cambria Math"/>
                  </w:rPr>
                  <m:t>ρ</m:t>
                </w:ins>
              </m:r>
            </m:e>
            <m:sub>
              <m:r>
                <w:ins w:id="60" w:author="Ian Hussey" w:date="2023-01-02T13:28:00Z">
                  <w:rPr>
                    <w:rFonts w:ascii="Cambria Math" w:hAnsi="Cambria Math"/>
                  </w:rPr>
                  <m:t>xy</m:t>
                </w:ins>
              </m:r>
            </m:sub>
          </m:sSub>
          <m:r>
            <w:ins w:id="61" w:author="Ian Hussey" w:date="2023-01-02T13:28:00Z">
              <w:rPr>
                <w:rFonts w:ascii="Cambria Math" w:hAnsi="Cambria Math"/>
              </w:rPr>
              <m:t>×</m:t>
            </w:ins>
          </m:r>
          <m:rad>
            <m:radPr>
              <m:degHide m:val="1"/>
              <m:ctrlPr>
                <w:ins w:id="62" w:author="Ian Hussey" w:date="2023-01-02T13:28:00Z">
                  <w:rPr>
                    <w:rFonts w:ascii="Cambria Math" w:hAnsi="Cambria Math"/>
                  </w:rPr>
                </w:ins>
              </m:ctrlPr>
            </m:radPr>
            <m:deg/>
            <m:e>
              <m:sSub>
                <m:sSubPr>
                  <m:ctrlPr>
                    <w:ins w:id="63" w:author="Ian Hussey" w:date="2023-01-02T13:28:00Z">
                      <w:rPr>
                        <w:rFonts w:ascii="Cambria Math" w:hAnsi="Cambria Math"/>
                      </w:rPr>
                    </w:ins>
                  </m:ctrlPr>
                </m:sSubPr>
                <m:e>
                  <m:r>
                    <w:ins w:id="64" w:author="Ian Hussey" w:date="2023-01-02T13:28:00Z">
                      <w:rPr>
                        <w:rFonts w:ascii="Cambria Math" w:hAnsi="Cambria Math"/>
                      </w:rPr>
                      <m:t>ρ</m:t>
                    </w:ins>
                  </m:r>
                </m:e>
                <m:sub>
                  <m:r>
                    <w:ins w:id="65" w:author="Ian Hussey" w:date="2023-01-02T13:28:00Z">
                      <w:rPr>
                        <w:rFonts w:ascii="Cambria Math" w:hAnsi="Cambria Math"/>
                      </w:rPr>
                      <m:t>xx</m:t>
                    </w:ins>
                  </m:r>
                </m:sub>
              </m:sSub>
              <m:sSub>
                <m:sSubPr>
                  <m:ctrlPr>
                    <w:ins w:id="66" w:author="Ian Hussey" w:date="2023-01-02T13:28:00Z">
                      <w:rPr>
                        <w:rFonts w:ascii="Cambria Math" w:hAnsi="Cambria Math"/>
                      </w:rPr>
                    </w:ins>
                  </m:ctrlPr>
                </m:sSubPr>
                <m:e>
                  <m:r>
                    <w:ins w:id="67" w:author="Ian Hussey" w:date="2023-01-02T13:28:00Z">
                      <w:rPr>
                        <w:rFonts w:ascii="Cambria Math" w:hAnsi="Cambria Math"/>
                      </w:rPr>
                      <m:t>ρ</m:t>
                    </w:ins>
                  </m:r>
                </m:e>
                <m:sub>
                  <m:r>
                    <w:ins w:id="68" w:author="Ian Hussey" w:date="2023-01-02T13:28:00Z">
                      <w:rPr>
                        <w:rFonts w:ascii="Cambria Math" w:hAnsi="Cambria Math"/>
                      </w:rPr>
                      <m:t>yy</m:t>
                    </w:ins>
                  </m:r>
                </m:sub>
              </m:sSub>
            </m:e>
          </m:rad>
        </m:oMath>
      </m:oMathPara>
    </w:p>
    <w:p w14:paraId="5660D0D5" w14:textId="3BCFB809" w:rsidR="00AD1F7D" w:rsidRPr="00AF1F8E" w:rsidDel="008011B2" w:rsidRDefault="00AD1F7D" w:rsidP="008011B2">
      <w:pPr>
        <w:rPr>
          <w:del w:id="69" w:author="Ian Hussey" w:date="2023-01-02T13:41:00Z"/>
        </w:rPr>
      </w:pPr>
    </w:p>
    <w:p w14:paraId="5B385FDB" w14:textId="77777777" w:rsidR="00AF1F8E" w:rsidRPr="00D63ACE" w:rsidRDefault="00AF1F8E">
      <w:pPr>
        <w:ind w:firstLine="0"/>
        <w:pPrChange w:id="70" w:author="Ian Hussey" w:date="2023-01-02T13:41:00Z">
          <w:pPr/>
        </w:pPrChange>
      </w:pPr>
    </w:p>
    <w:p w14:paraId="05A68143" w14:textId="77777777" w:rsidR="008011B2" w:rsidRDefault="00AD1F7D" w:rsidP="002C2E48">
      <w:pPr>
        <w:rPr>
          <w:ins w:id="71" w:author="Ian Hussey" w:date="2023-01-02T13:48:00Z"/>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p>
    <w:p w14:paraId="3731A948" w14:textId="3CA78279" w:rsidR="008011B2" w:rsidRDefault="008011B2" w:rsidP="002C2E48">
      <w:pPr>
        <w:rPr>
          <w:ins w:id="72" w:author="Ian Hussey" w:date="2023-01-02T13:42:00Z"/>
        </w:rPr>
      </w:pPr>
      <w:ins w:id="73" w:author="Ian Hussey" w:date="2023-01-02T13:48:00Z">
        <w:r>
          <w:t>Another implication of the abov</w:t>
        </w:r>
      </w:ins>
      <w:ins w:id="74" w:author="Ian Hussey" w:date="2023-01-02T13:49:00Z">
        <w:r>
          <w:t xml:space="preserve">e formula is important to appreciate. </w:t>
        </w:r>
      </w:ins>
      <w:ins w:id="75" w:author="Ian Hussey" w:date="2023-01-02T13:42:00Z">
        <w:r>
          <w:t xml:space="preserve">Vahey et al. </w:t>
        </w:r>
      </w:ins>
      <w:r>
        <w:fldChar w:fldCharType="begin"/>
      </w:r>
      <w:r>
        <w:instrText xml:space="preserve"> ADDIN ZOTERO_ITEM CSL_CITATION {"citationID":"PdqUrU7J","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ins w:id="76" w:author="Ian Hussey" w:date="2023-01-02T13:42:00Z">
        <w:r>
          <w:t xml:space="preserve"> reported a meta-analyzed </w:t>
        </w:r>
      </w:ins>
      <w:ins w:id="77" w:author="Ian Hussey" w:date="2023-01-02T13:43:00Z">
        <w:r>
          <w:t xml:space="preserve">observed </w:t>
        </w:r>
      </w:ins>
      <w:ins w:id="78" w:author="Ian Hussey" w:date="2023-01-02T13:42:00Z">
        <w:r>
          <w:t xml:space="preserve">correlation of </w:t>
        </w:r>
        <w:r w:rsidRPr="003D479C">
          <w:rPr>
            <w:i/>
          </w:rPr>
          <w:t>r</w:t>
        </w:r>
        <w:r w:rsidRPr="00F96A46">
          <w:t xml:space="preserve"> = </w:t>
        </w:r>
        <w:r w:rsidRPr="009D39F8">
          <w:t>.4</w:t>
        </w:r>
        <w:r>
          <w:t xml:space="preserve">5 between </w:t>
        </w:r>
      </w:ins>
      <w:ins w:id="79" w:author="Ian Hussey" w:date="2023-01-02T13:43:00Z">
        <w:r>
          <w:t xml:space="preserve">the IRAP and clinical criterion variables (i.e., not corrected for measurement error). </w:t>
        </w:r>
      </w:ins>
      <w:ins w:id="80" w:author="Ian Hussey" w:date="2023-01-02T13:49:00Z">
        <w:r>
          <w:t>Taking our current estimate of the IRAP’s test-re</w:t>
        </w:r>
      </w:ins>
      <w:ins w:id="81" w:author="Ian Hussey" w:date="2023-01-02T13:50:00Z">
        <w:r>
          <w:t>test reliability (</w:t>
        </w:r>
        <w:r w:rsidRPr="00D63ACE">
          <w:t xml:space="preserve">ICC = </w:t>
        </w:r>
        <w:r>
          <w:t>.21), f</w:t>
        </w:r>
      </w:ins>
      <w:ins w:id="82" w:author="Ian Hussey" w:date="2023-01-02T13:43:00Z">
        <w:r>
          <w:t xml:space="preserve">or </w:t>
        </w:r>
      </w:ins>
      <w:ins w:id="83" w:author="Ian Hussey" w:date="2023-01-02T13:50:00Z">
        <w:r>
          <w:t xml:space="preserve">Vahey et al.’s estimate </w:t>
        </w:r>
      </w:ins>
      <w:ins w:id="84" w:author="Ian Hussey" w:date="2023-01-02T13:43:00Z">
        <w:r>
          <w:t xml:space="preserve">to be correct, </w:t>
        </w:r>
      </w:ins>
      <w:ins w:id="85" w:author="Ian Hussey" w:date="2023-01-02T13:46:00Z">
        <w:r>
          <w:t xml:space="preserve">this would require that both (a) the </w:t>
        </w:r>
      </w:ins>
      <w:ins w:id="86" w:author="Ian Hussey" w:date="2023-01-02T13:47:00Z">
        <w:r>
          <w:t xml:space="preserve">test-retest </w:t>
        </w:r>
      </w:ins>
      <w:ins w:id="87" w:author="Ian Hussey" w:date="2023-01-02T13:46:00Z">
        <w:r>
          <w:t xml:space="preserve">reliability of </w:t>
        </w:r>
      </w:ins>
      <w:ins w:id="88" w:author="Ian Hussey" w:date="2023-01-02T13:47:00Z">
        <w:r>
          <w:t xml:space="preserve">all the </w:t>
        </w:r>
      </w:ins>
      <w:ins w:id="89" w:author="Ian Hussey" w:date="2023-01-02T13:46:00Z">
        <w:r>
          <w:t>criterion measures was near pe</w:t>
        </w:r>
      </w:ins>
      <w:ins w:id="90" w:author="Ian Hussey" w:date="2023-01-02T13:47:00Z">
        <w:r>
          <w:t>rfect (</w:t>
        </w:r>
      </w:ins>
      <m:oMath>
        <m:sSub>
          <m:sSubPr>
            <m:ctrlPr>
              <w:ins w:id="91" w:author="Ian Hussey" w:date="2023-01-02T13:47:00Z">
                <w:rPr>
                  <w:rFonts w:ascii="Cambria Math" w:hAnsi="Cambria Math"/>
                </w:rPr>
              </w:ins>
            </m:ctrlPr>
          </m:sSubPr>
          <m:e>
            <m:r>
              <w:ins w:id="92" w:author="Ian Hussey" w:date="2023-01-02T13:47:00Z">
                <w:rPr>
                  <w:rFonts w:ascii="Cambria Math" w:hAnsi="Cambria Math"/>
                </w:rPr>
                <m:t>ρ</m:t>
              </w:ins>
            </m:r>
          </m:e>
          <m:sub>
            <m:r>
              <w:ins w:id="93" w:author="Ian Hussey" w:date="2023-01-02T13:47:00Z">
                <w:rPr>
                  <w:rFonts w:ascii="Cambria Math" w:hAnsi="Cambria Math"/>
                </w:rPr>
                <m:t>yy</m:t>
              </w:ins>
            </m:r>
          </m:sub>
        </m:sSub>
        <m:r>
          <w:ins w:id="94" w:author="Ian Hussey" w:date="2023-01-02T13:48:00Z">
            <w:rPr>
              <w:rFonts w:ascii="Cambria Math" w:hAnsi="Cambria Math"/>
            </w:rPr>
            <m:t>→</m:t>
          </w:ins>
        </m:r>
      </m:oMath>
      <w:ins w:id="95" w:author="Ian Hussey" w:date="2023-01-02T13:47:00Z">
        <w:r>
          <w:t xml:space="preserve"> 1.0)</w:t>
        </w:r>
      </w:ins>
      <w:ins w:id="96" w:author="Ian Hussey" w:date="2023-01-02T13:59:00Z">
        <w:r>
          <w:t xml:space="preserve">, in order for the true correlation to be </w:t>
        </w:r>
      </w:ins>
      <w:ins w:id="97" w:author="Ian Hussey" w:date="2023-01-02T14:00:00Z">
        <w:r>
          <w:t>within its maximum range (</w:t>
        </w:r>
      </w:ins>
      <m:oMath>
        <m:sSub>
          <m:sSubPr>
            <m:ctrlPr>
              <w:ins w:id="98" w:author="Ian Hussey" w:date="2023-01-02T14:00:00Z">
                <w:rPr>
                  <w:rFonts w:ascii="Cambria Math" w:hAnsi="Cambria Math"/>
                </w:rPr>
              </w:ins>
            </m:ctrlPr>
          </m:sSubPr>
          <m:e>
            <m:r>
              <w:ins w:id="99" w:author="Ian Hussey" w:date="2023-01-02T14:00:00Z">
                <w:rPr>
                  <w:rFonts w:ascii="Cambria Math" w:hAnsi="Cambria Math"/>
                </w:rPr>
                <m:t>ρ</m:t>
              </w:ins>
            </m:r>
          </m:e>
          <m:sub>
            <m:r>
              <w:ins w:id="100" w:author="Ian Hussey" w:date="2023-01-02T14:00:00Z">
                <w:rPr>
                  <w:rFonts w:ascii="Cambria Math" w:hAnsi="Cambria Math"/>
                </w:rPr>
                <m:t>yy</m:t>
              </w:ins>
            </m:r>
          </m:sub>
        </m:sSub>
      </m:oMath>
      <w:ins w:id="101" w:author="Ian Hussey" w:date="2023-01-02T14:00:00Z">
        <w:r>
          <w:t xml:space="preserve"> &lt; 1.0),</w:t>
        </w:r>
      </w:ins>
      <w:ins w:id="102" w:author="Ian Hussey" w:date="2023-01-02T13:59:00Z">
        <w:r>
          <w:t xml:space="preserve"> </w:t>
        </w:r>
      </w:ins>
      <w:ins w:id="103" w:author="Ian Hussey" w:date="2023-01-02T13:48:00Z">
        <w:r>
          <w:t xml:space="preserve">and </w:t>
        </w:r>
      </w:ins>
      <w:ins w:id="104" w:author="Ian Hussey" w:date="2023-01-02T13:50:00Z">
        <w:r>
          <w:t xml:space="preserve">(b) </w:t>
        </w:r>
      </w:ins>
      <w:ins w:id="105" w:author="Ian Hussey" w:date="2023-01-02T13:48:00Z">
        <w:r>
          <w:t xml:space="preserve">the true correlation between </w:t>
        </w:r>
      </w:ins>
      <w:ins w:id="106" w:author="Ian Hussey" w:date="2023-01-02T13:50:00Z">
        <w:r>
          <w:t xml:space="preserve">the IRAP and criterion variables was also near perfect </w:t>
        </w:r>
      </w:ins>
      <w:ins w:id="107" w:author="Ian Hussey" w:date="2023-01-02T13:51:00Z">
        <w:r>
          <w:t>(</w:t>
        </w:r>
      </w:ins>
      <m:oMath>
        <m:sSub>
          <m:sSubPr>
            <m:ctrlPr>
              <w:ins w:id="108" w:author="Ian Hussey" w:date="2023-01-02T13:51:00Z">
                <w:rPr>
                  <w:rFonts w:ascii="Cambria Math" w:hAnsi="Cambria Math"/>
                </w:rPr>
              </w:ins>
            </m:ctrlPr>
          </m:sSubPr>
          <m:e>
            <m:r>
              <w:ins w:id="109" w:author="Ian Hussey" w:date="2023-01-02T13:51:00Z">
                <w:rPr>
                  <w:rFonts w:ascii="Cambria Math" w:hAnsi="Cambria Math"/>
                </w:rPr>
                <m:t>ρ</m:t>
              </w:ins>
            </m:r>
          </m:e>
          <m:sub>
            <m:r>
              <w:ins w:id="110" w:author="Ian Hussey" w:date="2023-01-02T13:51:00Z">
                <w:rPr>
                  <w:rFonts w:ascii="Cambria Math" w:hAnsi="Cambria Math"/>
                </w:rPr>
                <m:t>yy</m:t>
              </w:ins>
            </m:r>
          </m:sub>
        </m:sSub>
        <m:r>
          <w:ins w:id="111" w:author="Ian Hussey" w:date="2023-01-02T13:51:00Z">
            <w:rPr>
              <w:rFonts w:ascii="Cambria Math" w:hAnsi="Cambria Math"/>
            </w:rPr>
            <m:t>→</m:t>
          </w:ins>
        </m:r>
      </m:oMath>
      <w:ins w:id="112" w:author="Ian Hussey" w:date="2023-01-02T13:51:00Z">
        <w:r>
          <w:t xml:space="preserve"> 1.0)</w:t>
        </w:r>
      </w:ins>
      <w:ins w:id="113" w:author="Ian Hussey" w:date="2023-01-02T14:00:00Z">
        <w:r>
          <w:t>,</w:t>
        </w:r>
      </w:ins>
      <w:ins w:id="114" w:author="Ian Hussey" w:date="2023-01-02T14:01:00Z">
        <w:r>
          <w:t xml:space="preserve"> ), in order for the test-retest reliability of the criterion measures to be within its maximum range (</w:t>
        </w:r>
      </w:ins>
      <m:oMath>
        <m:sSub>
          <m:sSubPr>
            <m:ctrlPr>
              <w:ins w:id="115" w:author="Ian Hussey" w:date="2023-01-02T14:01:00Z">
                <w:rPr>
                  <w:rFonts w:ascii="Cambria Math" w:hAnsi="Cambria Math"/>
                </w:rPr>
              </w:ins>
            </m:ctrlPr>
          </m:sSubPr>
          <m:e>
            <m:r>
              <w:ins w:id="116" w:author="Ian Hussey" w:date="2023-01-02T14:01:00Z">
                <w:rPr>
                  <w:rFonts w:ascii="Cambria Math" w:hAnsi="Cambria Math"/>
                </w:rPr>
                <m:t>ρ</m:t>
              </w:ins>
            </m:r>
          </m:e>
          <m:sub>
            <m:r>
              <w:ins w:id="117" w:author="Ian Hussey" w:date="2023-01-02T14:01:00Z">
                <w:rPr>
                  <w:rFonts w:ascii="Cambria Math" w:hAnsi="Cambria Math"/>
                </w:rPr>
                <m:t>yy</m:t>
              </w:ins>
            </m:r>
          </m:sub>
        </m:sSub>
      </m:oMath>
      <w:ins w:id="118" w:author="Ian Hussey" w:date="2023-01-02T14:01:00Z">
        <w:r>
          <w:t xml:space="preserve"> &lt; 1.0). Put in plain language, the accepted mathematical relationships betwe</w:t>
        </w:r>
      </w:ins>
      <w:ins w:id="119" w:author="Ian Hussey" w:date="2023-01-02T14:02:00Z">
        <w:r>
          <w:t xml:space="preserve">en reliability and maximum correlations between variables imply that either the IRAP is a near-perfect measure, better than anything ever observed in clinical psychological science, or Vahey et al.’s (2015) </w:t>
        </w:r>
      </w:ins>
      <w:ins w:id="120" w:author="Ian Hussey" w:date="2023-01-02T14:03:00Z">
        <w:r>
          <w:t>overestimate it in some way.</w:t>
        </w:r>
      </w:ins>
    </w:p>
    <w:p w14:paraId="1CC244A7" w14:textId="357A7D9C" w:rsidR="00AD1F7D" w:rsidRPr="00D63ACE" w:rsidRDefault="00AD1F7D" w:rsidP="002C2E48">
      <w:pPr>
        <w:rPr>
          <w:color w:val="FF0000"/>
        </w:rPr>
      </w:pPr>
      <w:r w:rsidRPr="00F96A46">
        <w:t xml:space="preserve">Maximum observable correlations could also be calculated for other true correlations; these would be </w:t>
      </w:r>
      <w:r w:rsidRPr="00F96A46">
        <w:lastRenderedPageBreak/>
        <w:t>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F3154BF"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ins w:id="121" w:author="Ian Hussey" w:date="2023-01-02T13:28:00Z">
        <w:r w:rsidR="008011B2">
          <w:t xml:space="preserve"> </w:t>
        </w:r>
        <w:r w:rsidR="008011B2">
          <w:fldChar w:fldCharType="begin"/>
        </w:r>
        <w:r w:rsidR="008011B2">
          <w:instrText xml:space="preserve"> ADDIN ZOTERO_ITEM CSL_CITATION {"citationID":"H3UCnXLP","properties":{"formattedCitation":"(a rearrangmenet of Revelle, 2009, equation 7.12)","plainCitation":"(a rearrangmenet of Revelle, 2009, equation 7.12)","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ins>
      <w:r w:rsidR="009B13F9" w:rsidRPr="00D63ACE">
        <w:t>:</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445DE71E"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w:t>
      </w:r>
      <w:r>
        <w:t xml:space="preserve">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w:t>
      </w:r>
      <w:r>
        <w:lastRenderedPageBreak/>
        <w:t xml:space="preserve">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2C2E48">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1BEF6B4A" w:rsidR="000A673D" w:rsidDel="00862A55" w:rsidRDefault="00AD1F7D" w:rsidP="002C2E48">
      <w:pPr>
        <w:rPr>
          <w:del w:id="122" w:author="Ian Hussey" w:date="2023-01-03T17:04:00Z"/>
        </w:rPr>
      </w:pPr>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ins w:id="123" w:author="Ian Hussey" w:date="2023-01-03T17:03:00Z">
        <w:r w:rsidR="00862A55">
          <w:t xml:space="preserve">However, both these previous meta-analyses were based on </w:t>
        </w:r>
      </w:ins>
      <w:ins w:id="124" w:author="Ian Hussey" w:date="2023-01-03T17:04:00Z">
        <w:r w:rsidR="00862A55">
          <w:t xml:space="preserve">a </w:t>
        </w:r>
      </w:ins>
      <w:ins w:id="125" w:author="Ian Hussey" w:date="2023-01-03T17:03:00Z">
        <w:r w:rsidR="00862A55">
          <w:t xml:space="preserve">much lower </w:t>
        </w:r>
      </w:ins>
      <w:ins w:id="126" w:author="Ian Hussey" w:date="2023-01-03T17:04:00Z">
        <w:r w:rsidR="00862A55">
          <w:t>number of studies (</w:t>
        </w:r>
        <w:r w:rsidR="00862A55" w:rsidRPr="000657BB">
          <w:rPr>
            <w:i/>
            <w:iCs/>
            <w:rPrChange w:id="127" w:author="Ian Hussey" w:date="2023-01-03T17:06:00Z">
              <w:rPr/>
            </w:rPrChange>
          </w:rPr>
          <w:t>k</w:t>
        </w:r>
        <w:r w:rsidR="00862A55">
          <w:t xml:space="preserve"> = 2) and sample </w:t>
        </w:r>
        <w:r w:rsidR="00862A55">
          <w:t>sizes (</w:t>
        </w:r>
        <w:r w:rsidR="00862A55" w:rsidRPr="00862A55">
          <w:rPr>
            <w:i/>
            <w:iCs/>
            <w:rPrChange w:id="128" w:author="Ian Hussey" w:date="2023-01-03T17:04:00Z">
              <w:rPr/>
            </w:rPrChange>
          </w:rPr>
          <w:t>N</w:t>
        </w:r>
        <w:r w:rsidR="00862A55">
          <w:t xml:space="preserve"> = 73 total) than the current estimate (</w:t>
        </w:r>
        <w:r w:rsidR="00862A55" w:rsidRPr="00862A55">
          <w:rPr>
            <w:i/>
            <w:iCs/>
            <w:rPrChange w:id="129" w:author="Ian Hussey" w:date="2023-01-03T17:04:00Z">
              <w:rPr/>
            </w:rPrChange>
          </w:rPr>
          <w:t>k</w:t>
        </w:r>
        <w:r w:rsidR="00862A55">
          <w:t xml:space="preserve"> = </w:t>
        </w:r>
      </w:ins>
      <w:ins w:id="130" w:author="Ian Hussey" w:date="2023-01-03T17:05:00Z">
        <w:r w:rsidR="00862A55">
          <w:t>8</w:t>
        </w:r>
      </w:ins>
      <w:ins w:id="131" w:author="Ian Hussey" w:date="2023-01-03T17:04:00Z">
        <w:r w:rsidR="00862A55">
          <w:t xml:space="preserve">, </w:t>
        </w:r>
        <w:r w:rsidR="00862A55" w:rsidRPr="00862A55">
          <w:rPr>
            <w:i/>
            <w:iCs/>
            <w:rPrChange w:id="132" w:author="Ian Hussey" w:date="2023-01-03T17:04:00Z">
              <w:rPr/>
            </w:rPrChange>
          </w:rPr>
          <w:t>N</w:t>
        </w:r>
        <w:r w:rsidR="00862A55">
          <w:t xml:space="preserve"> = </w:t>
        </w:r>
      </w:ins>
      <w:ins w:id="133" w:author="Ian Hussey" w:date="2023-01-03T17:06:00Z">
        <w:r w:rsidR="00862A55">
          <w:t>354</w:t>
        </w:r>
      </w:ins>
      <w:ins w:id="134" w:author="Ian Hussey" w:date="2023-01-03T17:04:00Z">
        <w:r w:rsidR="00862A55">
          <w:t xml:space="preserve">). </w:t>
        </w:r>
      </w:ins>
    </w:p>
    <w:p w14:paraId="35CBBF8F" w14:textId="5287B48F" w:rsidR="00AD1F7D" w:rsidRDefault="00AD1F7D" w:rsidP="00862A55">
      <w:pPr>
        <w:rPr>
          <w:color w:val="000000" w:themeColor="text1"/>
        </w:rPr>
      </w:pPr>
      <w:r w:rsidRPr="00D63ACE">
        <w:t xml:space="preserve">Differences in results may </w:t>
      </w:r>
      <w:ins w:id="135" w:author="Ian Hussey" w:date="2023-01-03T17:04:00Z">
        <w:r w:rsidR="00862A55">
          <w:t xml:space="preserve">therefore </w:t>
        </w:r>
      </w:ins>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w:t>
      </w:r>
      <w:r w:rsidRPr="00D63ACE">
        <w:lastRenderedPageBreak/>
        <w:t>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258EBAEC"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w:t>
      </w:r>
      <w:ins w:id="136" w:author="Ian Hussey" w:date="2023-01-02T13:41:00Z">
        <w:r w:rsidR="008011B2">
          <w:t xml:space="preserve"> </w:t>
        </w:r>
      </w:ins>
      <w:del w:id="137" w:author="Ian Hussey" w:date="2023-01-02T13:41:00Z">
        <w:r w:rsidRPr="00D63ACE" w:rsidDel="008011B2">
          <w:delText>-</w:delText>
        </w:r>
      </w:del>
      <w:r w:rsidRPr="00D63ACE">
        <w:t xml:space="preserve">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031AAC26" w:rsidR="00AD1F7D"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BC284D">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ins w:id="138" w:author="Ian Hussey" w:date="2023-01-02T14:16:00Z">
        <w:r w:rsidR="00A8320C">
          <w:t xml:space="preserve"> </w:t>
        </w:r>
      </w:ins>
      <w:ins w:id="139" w:author="Ian Hussey" w:date="2023-01-02T14:17:00Z">
        <w:r w:rsidR="00A8320C">
          <w:t xml:space="preserve">The IRAP may </w:t>
        </w:r>
      </w:ins>
      <w:ins w:id="140" w:author="Ian Hussey" w:date="2023-01-02T14:18:00Z">
        <w:r w:rsidR="00A8320C">
          <w:t>represent</w:t>
        </w:r>
      </w:ins>
      <w:ins w:id="141" w:author="Ian Hussey" w:date="2023-01-02T14:17:00Z">
        <w:r w:rsidR="00A8320C">
          <w:t xml:space="preserve"> another example of </w:t>
        </w:r>
      </w:ins>
      <w:ins w:id="142" w:author="Ian Hussey" w:date="2023-01-02T14:22:00Z">
        <w:r w:rsidR="00A8320C">
          <w:t>what</w:t>
        </w:r>
      </w:ins>
      <w:ins w:id="143" w:author="Ian Hussey" w:date="2023-01-02T14:20:00Z">
        <w:r w:rsidR="00A8320C">
          <w:t xml:space="preserve"> Lilienfeld and Strother </w:t>
        </w:r>
        <w:r w:rsidR="00A8320C">
          <w:fldChar w:fldCharType="begin"/>
        </w:r>
      </w:ins>
      <w:r w:rsidR="00A8320C">
        <w:instrText xml:space="preserve"> ADDIN ZOTERO_ITEM CSL_CITATION {"citationID":"Nln1942i","properties":{"formattedCitation":"(2020)","plainCitation":"(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ins w:id="144" w:author="Ian Hussey" w:date="2023-01-02T14:20:00Z">
        <w:r w:rsidR="00A8320C">
          <w:fldChar w:fldCharType="separate"/>
        </w:r>
      </w:ins>
      <w:r w:rsidR="00A8320C">
        <w:rPr>
          <w:noProof/>
        </w:rPr>
        <w:t>(2020)</w:t>
      </w:r>
      <w:ins w:id="145" w:author="Ian Hussey" w:date="2023-01-02T14:20:00Z">
        <w:r w:rsidR="00A8320C">
          <w:fldChar w:fldCharType="end"/>
        </w:r>
        <w:r w:rsidR="00A8320C">
          <w:t xml:space="preserve"> describe</w:t>
        </w:r>
      </w:ins>
      <w:ins w:id="146" w:author="Ian Hussey" w:date="2023-01-02T14:22:00Z">
        <w:r w:rsidR="00A8320C">
          <w:t xml:space="preserve"> as cautionary tales</w:t>
        </w:r>
      </w:ins>
      <w:ins w:id="147" w:author="Ian Hussey" w:date="2023-01-02T14:23:00Z">
        <w:r w:rsidR="00A8320C">
          <w:t xml:space="preserve"> in </w:t>
        </w:r>
      </w:ins>
      <w:ins w:id="148" w:author="Ian Hussey" w:date="2023-01-02T14:24:00Z">
        <w:r w:rsidR="00A8320C">
          <w:t xml:space="preserve">psychological </w:t>
        </w:r>
      </w:ins>
      <w:ins w:id="149" w:author="Ian Hussey" w:date="2023-01-02T14:23:00Z">
        <w:r w:rsidR="00A8320C">
          <w:t>measurement</w:t>
        </w:r>
      </w:ins>
      <w:ins w:id="150" w:author="Ian Hussey" w:date="2023-01-02T14:20:00Z">
        <w:r w:rsidR="00A8320C">
          <w:t xml:space="preserve">: a laboratory procedure </w:t>
        </w:r>
      </w:ins>
      <w:ins w:id="151" w:author="Ian Hussey" w:date="2023-01-02T14:23:00Z">
        <w:r w:rsidR="00A8320C">
          <w:t xml:space="preserve">that researchers </w:t>
        </w:r>
      </w:ins>
      <w:ins w:id="152" w:author="Ian Hussey" w:date="2023-01-02T14:20:00Z">
        <w:r w:rsidR="00A8320C">
          <w:t>use</w:t>
        </w:r>
      </w:ins>
      <w:ins w:id="153" w:author="Ian Hussey" w:date="2023-01-02T14:23:00Z">
        <w:r w:rsidR="00A8320C">
          <w:t>d</w:t>
        </w:r>
      </w:ins>
      <w:ins w:id="154" w:author="Ian Hussey" w:date="2023-01-02T14:20:00Z">
        <w:r w:rsidR="00A8320C">
          <w:t xml:space="preserve"> to </w:t>
        </w:r>
      </w:ins>
      <w:ins w:id="155" w:author="Ian Hussey" w:date="2023-01-02T14:21:00Z">
        <w:r w:rsidR="00A8320C">
          <w:t xml:space="preserve">make </w:t>
        </w:r>
      </w:ins>
      <w:ins w:id="156" w:author="Ian Hussey" w:date="2023-01-02T14:18:00Z">
        <w:r w:rsidR="00A8320C">
          <w:t xml:space="preserve">substantive conclusions </w:t>
        </w:r>
      </w:ins>
      <w:ins w:id="157" w:author="Ian Hussey" w:date="2023-01-02T14:24:00Z">
        <w:r w:rsidR="00A8320C">
          <w:t xml:space="preserve">without </w:t>
        </w:r>
      </w:ins>
      <w:ins w:id="158" w:author="Ian Hussey" w:date="2023-01-02T14:19:00Z">
        <w:r w:rsidR="00A8320C">
          <w:t>first ensur</w:t>
        </w:r>
      </w:ins>
      <w:ins w:id="159" w:author="Ian Hussey" w:date="2023-01-02T14:24:00Z">
        <w:r w:rsidR="00A8320C">
          <w:t>ing</w:t>
        </w:r>
      </w:ins>
      <w:ins w:id="160" w:author="Ian Hussey" w:date="2023-01-02T14:19:00Z">
        <w:r w:rsidR="00A8320C">
          <w:t xml:space="preserve"> that it had adequate measurement properties </w:t>
        </w:r>
      </w:ins>
      <w:ins w:id="161" w:author="Ian Hussey" w:date="2023-01-02T14:21:00Z">
        <w:r w:rsidR="00A8320C">
          <w:t>to do so</w:t>
        </w:r>
      </w:ins>
      <w:ins w:id="162" w:author="Ian Hussey" w:date="2023-01-02T14:22:00Z">
        <w:r w:rsidR="00A8320C">
          <w:t>.</w:t>
        </w:r>
      </w:ins>
      <w:ins w:id="163" w:author="Ian Hussey" w:date="2023-01-02T14:21:00Z">
        <w:r w:rsidR="00A8320C" w:rsidDel="00A8320C">
          <w:t xml:space="preserve"> </w:t>
        </w:r>
      </w:ins>
      <w:del w:id="164" w:author="Ian Hussey" w:date="2023-01-02T14:19:00Z">
        <w:r w:rsidR="00A8320C" w:rsidDel="00A8320C">
          <w:fldChar w:fldCharType="begin"/>
        </w:r>
        <w:r w:rsidR="00A8320C" w:rsidDel="00A8320C">
          <w:delInstrText xml:space="preserve"> ADDIN ZOTERO_ITEM CSL_CITATION {"citationID":"kyB2YiCz","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chema":"https://github.com/citation-style-language/schema/raw/master/csl-citation.json"} </w:delInstrText>
        </w:r>
        <w:r w:rsidR="00A8320C" w:rsidDel="00A8320C">
          <w:fldChar w:fldCharType="separate"/>
        </w:r>
        <w:r w:rsidR="00A8320C" w:rsidDel="00A8320C">
          <w:rPr>
            <w:noProof/>
          </w:rPr>
          <w:delText>(Lilienfeld &amp; Strother, 2020)</w:delText>
        </w:r>
        <w:r w:rsidR="00A8320C" w:rsidDel="00A8320C">
          <w:fldChar w:fldCharType="end"/>
        </w:r>
      </w:del>
    </w:p>
    <w:p w14:paraId="5EED5C54" w14:textId="77777777" w:rsidR="00881B8D" w:rsidRDefault="00881B8D" w:rsidP="00881B8D">
      <w:pPr>
        <w:pStyle w:val="Heading1"/>
      </w:pPr>
      <w:r>
        <w:t>Author notes</w:t>
      </w:r>
    </w:p>
    <w:p w14:paraId="52FBEA11" w14:textId="77777777" w:rsidR="00881B8D" w:rsidRDefault="00881B8D" w:rsidP="00881B8D">
      <w:pPr>
        <w:pStyle w:val="Heading2"/>
      </w:pPr>
      <w:r>
        <w:t>Funding</w:t>
      </w:r>
    </w:p>
    <w:p w14:paraId="254F6911" w14:textId="77777777" w:rsidR="00881B8D" w:rsidRDefault="00881B8D" w:rsidP="00881B8D">
      <w:r w:rsidRPr="00B6054D">
        <w:t>IH was supported by Ghent University grant 01P05517 and the META-REP Priority Program of the German Research Foundation (#464488178).</w:t>
      </w:r>
    </w:p>
    <w:p w14:paraId="727E7150" w14:textId="77777777" w:rsidR="00881B8D" w:rsidRDefault="00881B8D" w:rsidP="00881B8D">
      <w:pPr>
        <w:pStyle w:val="Heading2"/>
      </w:pPr>
      <w:r>
        <w:t>Conflict of interest</w:t>
      </w:r>
    </w:p>
    <w:p w14:paraId="19369B37" w14:textId="0DAAF41E" w:rsidR="00881B8D" w:rsidRPr="00DC27E9" w:rsidRDefault="00881B8D" w:rsidP="00881B8D">
      <w:r>
        <w:t>None.</w:t>
      </w:r>
    </w:p>
    <w:p w14:paraId="52E3079E" w14:textId="77777777" w:rsidR="00AD1F7D" w:rsidRPr="00D63ACE" w:rsidRDefault="00AD1F7D" w:rsidP="002C2E48">
      <w:pPr>
        <w:pStyle w:val="Heading1"/>
      </w:pPr>
      <w:r w:rsidRPr="00D63ACE">
        <w:t>References</w:t>
      </w:r>
    </w:p>
    <w:p w14:paraId="521CA1EA" w14:textId="77777777" w:rsidR="00A8320C" w:rsidRPr="00A8320C" w:rsidRDefault="00AD1F7D" w:rsidP="00A8320C">
      <w:pPr>
        <w:pStyle w:val="Bibliography"/>
        <w:rPr>
          <w:rFonts w:cs="CMU Serif Roman"/>
          <w:lang w:val="en-GB"/>
        </w:rPr>
      </w:pPr>
      <w:r>
        <w:fldChar w:fldCharType="begin"/>
      </w:r>
      <w:r>
        <w:instrText xml:space="preserve"> ADDIN ZOTERO_BIBL {"uncited":[],"omitted":[],"custom":[]} CSL_BIBLIOGRAPHY </w:instrText>
      </w:r>
      <w:r>
        <w:fldChar w:fldCharType="separate"/>
      </w:r>
      <w:r w:rsidR="00A8320C" w:rsidRPr="00A8320C">
        <w:rPr>
          <w:rFonts w:cs="CMU Serif Roman"/>
          <w:lang w:val="en-GB"/>
        </w:rPr>
        <w:t xml:space="preserve">Barnes-Holmes, D., Barnes-Holmes, Y., Stewart, I., &amp; Boles, S. (2010). A sketch of the Implicit Relational Assessment Procedure (IRAP) and the Relational Elaboration and Coherence (REC) model. </w:t>
      </w:r>
      <w:r w:rsidR="00A8320C" w:rsidRPr="00A8320C">
        <w:rPr>
          <w:rFonts w:cs="CMU Serif Roman"/>
          <w:i/>
          <w:iCs/>
          <w:lang w:val="en-GB"/>
        </w:rPr>
        <w:t>The Psychological Record</w:t>
      </w:r>
      <w:r w:rsidR="00A8320C" w:rsidRPr="00A8320C">
        <w:rPr>
          <w:rFonts w:cs="CMU Serif Roman"/>
          <w:lang w:val="en-GB"/>
        </w:rPr>
        <w:t xml:space="preserve">, </w:t>
      </w:r>
      <w:r w:rsidR="00A8320C" w:rsidRPr="00A8320C">
        <w:rPr>
          <w:rFonts w:cs="CMU Serif Roman"/>
          <w:i/>
          <w:iCs/>
          <w:lang w:val="en-GB"/>
        </w:rPr>
        <w:t>60</w:t>
      </w:r>
      <w:r w:rsidR="00A8320C" w:rsidRPr="00A8320C">
        <w:rPr>
          <w:rFonts w:cs="CMU Serif Roman"/>
          <w:lang w:val="en-GB"/>
        </w:rPr>
        <w:t>, 527–542.</w:t>
      </w:r>
    </w:p>
    <w:p w14:paraId="2F7C7CD4" w14:textId="77777777" w:rsidR="00A8320C" w:rsidRPr="00A8320C" w:rsidRDefault="00A8320C" w:rsidP="00A8320C">
      <w:pPr>
        <w:pStyle w:val="Bibliography"/>
        <w:rPr>
          <w:rFonts w:cs="CMU Serif Roman"/>
          <w:lang w:val="en-GB"/>
        </w:rPr>
      </w:pPr>
      <w:r w:rsidRPr="00A8320C">
        <w:rPr>
          <w:rFonts w:cs="CMU Serif Roman"/>
          <w:lang w:val="en-GB"/>
        </w:rPr>
        <w:t xml:space="preserve">Barnes-Holmes, D., &amp; Harte, C. (2022). The IRAP as a Measure of Implicit Cognition: A Case of Frankenstein’s Monster. </w:t>
      </w:r>
      <w:r w:rsidRPr="00A8320C">
        <w:rPr>
          <w:rFonts w:cs="CMU Serif Roman"/>
          <w:i/>
          <w:iCs/>
          <w:lang w:val="en-GB"/>
        </w:rPr>
        <w:t>Perspectives on Behavior Science</w:t>
      </w:r>
      <w:r w:rsidRPr="00A8320C">
        <w:rPr>
          <w:rFonts w:cs="CMU Serif Roman"/>
          <w:lang w:val="en-GB"/>
        </w:rPr>
        <w:t>. https://doi.org/10.1007/s40614-022-00352-z</w:t>
      </w:r>
    </w:p>
    <w:p w14:paraId="55CD9D4B" w14:textId="77777777" w:rsidR="00A8320C" w:rsidRPr="00A8320C" w:rsidRDefault="00A8320C" w:rsidP="00A8320C">
      <w:pPr>
        <w:pStyle w:val="Bibliography"/>
        <w:rPr>
          <w:rFonts w:cs="CMU Serif Roman"/>
          <w:lang w:val="en-GB"/>
        </w:rPr>
      </w:pPr>
      <w:r w:rsidRPr="00A8320C">
        <w:rPr>
          <w:rFonts w:cs="CMU Serif Roman"/>
          <w:lang w:val="en-GB"/>
        </w:rPr>
        <w:t xml:space="preserve">De Schryver, M., Hussey, I., De Neve, J., Cartwright, A., &amp; Barnes-Holmes, D. (2018). The PIIRAP: An alternative scoring algorithm for the IRAP using a probabilistic semiparametric effect size measure.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7</w:t>
      </w:r>
      <w:r w:rsidRPr="00A8320C">
        <w:rPr>
          <w:rFonts w:cs="CMU Serif Roman"/>
          <w:lang w:val="en-GB"/>
        </w:rPr>
        <w:t>, 97–103. https://doi.org/10.1016/j.jcbs.2018.01.001</w:t>
      </w:r>
    </w:p>
    <w:p w14:paraId="4C181CA3" w14:textId="77777777" w:rsidR="00A8320C" w:rsidRPr="00A8320C" w:rsidRDefault="00A8320C" w:rsidP="00A8320C">
      <w:pPr>
        <w:pStyle w:val="Bibliography"/>
        <w:rPr>
          <w:rFonts w:cs="CMU Serif Roman"/>
          <w:lang w:val="en-GB"/>
        </w:rPr>
      </w:pPr>
      <w:r w:rsidRPr="00A8320C">
        <w:rPr>
          <w:rFonts w:cs="CMU Serif Roman"/>
          <w:lang w:val="en-GB"/>
        </w:rPr>
        <w:t xml:space="preserve">Devezer, B., Navarro, D. J., Vandekerckhove, J., &amp; Buzbas, E. O. (2020). The case for formal methodology in scientific reform. </w:t>
      </w:r>
      <w:r w:rsidRPr="00A8320C">
        <w:rPr>
          <w:rFonts w:cs="CMU Serif Roman"/>
          <w:i/>
          <w:iCs/>
          <w:lang w:val="en-GB"/>
        </w:rPr>
        <w:t>Preprint</w:t>
      </w:r>
      <w:r w:rsidRPr="00A8320C">
        <w:rPr>
          <w:rFonts w:cs="CMU Serif Roman"/>
          <w:lang w:val="en-GB"/>
        </w:rPr>
        <w:t>. https://doi.org/10.1101/2020.04.26.048306</w:t>
      </w:r>
    </w:p>
    <w:p w14:paraId="540F839D" w14:textId="77777777" w:rsidR="00A8320C" w:rsidRPr="00A8320C" w:rsidRDefault="00A8320C" w:rsidP="00A8320C">
      <w:pPr>
        <w:pStyle w:val="Bibliography"/>
        <w:rPr>
          <w:rFonts w:cs="CMU Serif Roman"/>
          <w:lang w:val="en-GB"/>
        </w:rPr>
      </w:pPr>
      <w:r w:rsidRPr="00A8320C">
        <w:rPr>
          <w:rFonts w:cs="CMU Serif Roman"/>
          <w:lang w:val="en-GB"/>
        </w:rPr>
        <w:t xml:space="preserve">Drake, C. E., Kramer, S., Sain, T., Swiatek, R., Kohn, K., &amp; Murphy, M. (2015). Exploring the reliability and convergent validity of implicit racial evaluations. </w:t>
      </w:r>
      <w:r w:rsidRPr="00A8320C">
        <w:rPr>
          <w:rFonts w:cs="CMU Serif Roman"/>
          <w:i/>
          <w:iCs/>
          <w:lang w:val="en-GB"/>
        </w:rPr>
        <w:t>Behavior and Social Issues</w:t>
      </w:r>
      <w:r w:rsidRPr="00A8320C">
        <w:rPr>
          <w:rFonts w:cs="CMU Serif Roman"/>
          <w:lang w:val="en-GB"/>
        </w:rPr>
        <w:t xml:space="preserve">, </w:t>
      </w:r>
      <w:r w:rsidRPr="00A8320C">
        <w:rPr>
          <w:rFonts w:cs="CMU Serif Roman"/>
          <w:i/>
          <w:iCs/>
          <w:lang w:val="en-GB"/>
        </w:rPr>
        <w:t>24</w:t>
      </w:r>
      <w:r w:rsidRPr="00A8320C">
        <w:rPr>
          <w:rFonts w:cs="CMU Serif Roman"/>
          <w:lang w:val="en-GB"/>
        </w:rPr>
        <w:t>. https://doi.org/10.5210/bsi.v24i0.5496</w:t>
      </w:r>
    </w:p>
    <w:p w14:paraId="7238F52D" w14:textId="77777777" w:rsidR="00A8320C" w:rsidRPr="00A8320C" w:rsidRDefault="00A8320C" w:rsidP="00A8320C">
      <w:pPr>
        <w:pStyle w:val="Bibliography"/>
        <w:rPr>
          <w:rFonts w:cs="CMU Serif Roman"/>
          <w:lang w:val="en-GB"/>
        </w:rPr>
      </w:pPr>
      <w:r w:rsidRPr="00A8320C">
        <w:rPr>
          <w:rFonts w:cs="CMU Serif Roman"/>
          <w:lang w:val="en-GB"/>
        </w:rPr>
        <w:t xml:space="preserve">Drake, C. E., Primeaux, S., &amp; Thomas, J. (2018). Comparing Implicit Gender Stereotypes Between Women and Men with the Implicit Relational Assessment Procedure. </w:t>
      </w:r>
      <w:r w:rsidRPr="00A8320C">
        <w:rPr>
          <w:rFonts w:cs="CMU Serif Roman"/>
          <w:i/>
          <w:iCs/>
          <w:lang w:val="en-GB"/>
        </w:rPr>
        <w:t>Gender Issues</w:t>
      </w:r>
      <w:r w:rsidRPr="00A8320C">
        <w:rPr>
          <w:rFonts w:cs="CMU Serif Roman"/>
          <w:lang w:val="en-GB"/>
        </w:rPr>
        <w:t xml:space="preserve">, </w:t>
      </w:r>
      <w:r w:rsidRPr="00A8320C">
        <w:rPr>
          <w:rFonts w:cs="CMU Serif Roman"/>
          <w:i/>
          <w:iCs/>
          <w:lang w:val="en-GB"/>
        </w:rPr>
        <w:t>35</w:t>
      </w:r>
      <w:r w:rsidRPr="00A8320C">
        <w:rPr>
          <w:rFonts w:cs="CMU Serif Roman"/>
          <w:lang w:val="en-GB"/>
        </w:rPr>
        <w:t>(1), 3–20. https://doi.org/10.1007/s12147-017-9189-6</w:t>
      </w:r>
    </w:p>
    <w:p w14:paraId="0E22A2B5" w14:textId="77777777" w:rsidR="00A8320C" w:rsidRPr="00A8320C" w:rsidRDefault="00A8320C" w:rsidP="00A8320C">
      <w:pPr>
        <w:pStyle w:val="Bibliography"/>
        <w:rPr>
          <w:rFonts w:cs="CMU Serif Roman"/>
          <w:lang w:val="en-GB"/>
        </w:rPr>
      </w:pPr>
      <w:r w:rsidRPr="00A8320C">
        <w:rPr>
          <w:rFonts w:cs="CMU Serif Roman"/>
          <w:lang w:val="en-GB"/>
        </w:rPr>
        <w:t xml:space="preserve">Drake, C. E., Seymour, K. H., &amp; Habib, R. (2016). Testing the IRAP: Exploring the Reliability and Fakability of an Idiographic Approach to Interpersonal Attitudes. </w:t>
      </w:r>
      <w:r w:rsidRPr="00A8320C">
        <w:rPr>
          <w:rFonts w:cs="CMU Serif Roman"/>
          <w:i/>
          <w:iCs/>
          <w:lang w:val="en-GB"/>
        </w:rPr>
        <w:t>The Psychological Record</w:t>
      </w:r>
      <w:r w:rsidRPr="00A8320C">
        <w:rPr>
          <w:rFonts w:cs="CMU Serif Roman"/>
          <w:lang w:val="en-GB"/>
        </w:rPr>
        <w:t xml:space="preserve">, </w:t>
      </w:r>
      <w:r w:rsidRPr="00A8320C">
        <w:rPr>
          <w:rFonts w:cs="CMU Serif Roman"/>
          <w:i/>
          <w:iCs/>
          <w:lang w:val="en-GB"/>
        </w:rPr>
        <w:t>66</w:t>
      </w:r>
      <w:r w:rsidRPr="00A8320C">
        <w:rPr>
          <w:rFonts w:cs="CMU Serif Roman"/>
          <w:lang w:val="en-GB"/>
        </w:rPr>
        <w:t>(1), 153–163. https://doi.org/10.1007/s40732-015-0160-1</w:t>
      </w:r>
    </w:p>
    <w:p w14:paraId="61C8A7D5" w14:textId="77777777" w:rsidR="00A8320C" w:rsidRPr="00A8320C" w:rsidRDefault="00A8320C" w:rsidP="00A8320C">
      <w:pPr>
        <w:pStyle w:val="Bibliography"/>
        <w:rPr>
          <w:rFonts w:cs="CMU Serif Roman"/>
          <w:lang w:val="en-GB"/>
        </w:rPr>
      </w:pPr>
      <w:r w:rsidRPr="00A8320C">
        <w:rPr>
          <w:rFonts w:cs="CMU Serif Roman"/>
          <w:lang w:val="en-GB"/>
        </w:rPr>
        <w:t xml:space="preserve">Finn, M., Barnes-Holmes, D., Hussey, I., &amp; Graddy, J. (2016). Exploring the Behavioral Dynamics of the Implicit Relational Assessment Procedure: The Impact of Three Types of Introductory Rules. </w:t>
      </w:r>
      <w:r w:rsidRPr="00A8320C">
        <w:rPr>
          <w:rFonts w:cs="CMU Serif Roman"/>
          <w:i/>
          <w:iCs/>
          <w:lang w:val="en-GB"/>
        </w:rPr>
        <w:t>The Psychological Record</w:t>
      </w:r>
      <w:r w:rsidRPr="00A8320C">
        <w:rPr>
          <w:rFonts w:cs="CMU Serif Roman"/>
          <w:lang w:val="en-GB"/>
        </w:rPr>
        <w:t>, 1–13.</w:t>
      </w:r>
    </w:p>
    <w:p w14:paraId="69DB8B6A" w14:textId="77777777" w:rsidR="00A8320C" w:rsidRPr="00A8320C" w:rsidRDefault="00A8320C" w:rsidP="00A8320C">
      <w:pPr>
        <w:pStyle w:val="Bibliography"/>
        <w:rPr>
          <w:rFonts w:cs="CMU Serif Roman"/>
          <w:lang w:val="en-GB"/>
        </w:rPr>
      </w:pPr>
      <w:r w:rsidRPr="00A8320C">
        <w:rPr>
          <w:rFonts w:cs="CMU Serif Roman"/>
          <w:lang w:val="en-GB"/>
        </w:rPr>
        <w:t xml:space="preserve">Flake, J. K., &amp; Fried, E. I. (2020). Measurement Schmeasurement: Questionable Measurement Practices and How to Avoid Them. </w:t>
      </w:r>
      <w:r w:rsidRPr="00A8320C">
        <w:rPr>
          <w:rFonts w:cs="CMU Serif Roman"/>
          <w:i/>
          <w:iCs/>
          <w:lang w:val="en-GB"/>
        </w:rPr>
        <w:t>Advances in Methods and Practices in Psychological Science</w:t>
      </w:r>
      <w:r w:rsidRPr="00A8320C">
        <w:rPr>
          <w:rFonts w:cs="CMU Serif Roman"/>
          <w:lang w:val="en-GB"/>
        </w:rPr>
        <w:t xml:space="preserve">, </w:t>
      </w:r>
      <w:r w:rsidRPr="00A8320C">
        <w:rPr>
          <w:rFonts w:cs="CMU Serif Roman"/>
          <w:i/>
          <w:iCs/>
          <w:lang w:val="en-GB"/>
        </w:rPr>
        <w:lastRenderedPageBreak/>
        <w:t>3</w:t>
      </w:r>
      <w:r w:rsidRPr="00A8320C">
        <w:rPr>
          <w:rFonts w:cs="CMU Serif Roman"/>
          <w:lang w:val="en-GB"/>
        </w:rPr>
        <w:t>(4), 456–465. https://doi.org/10.1177/2515245920952393</w:t>
      </w:r>
    </w:p>
    <w:p w14:paraId="26805712" w14:textId="77777777" w:rsidR="00A8320C" w:rsidRPr="00A8320C" w:rsidRDefault="00A8320C" w:rsidP="00A8320C">
      <w:pPr>
        <w:pStyle w:val="Bibliography"/>
        <w:rPr>
          <w:rFonts w:cs="CMU Serif Roman"/>
          <w:lang w:val="en-GB"/>
        </w:rPr>
      </w:pPr>
      <w:r w:rsidRPr="00A8320C">
        <w:rPr>
          <w:rFonts w:cs="CMU Serif Roman"/>
          <w:lang w:val="en-GB"/>
        </w:rPr>
        <w:t xml:space="preserve">Gawronski, B., &amp; De Houwer, J. (2011). Implicit measures in social and personality psychology. In C. M. Judd (Ed.), </w:t>
      </w:r>
      <w:r w:rsidRPr="00A8320C">
        <w:rPr>
          <w:rFonts w:cs="CMU Serif Roman"/>
          <w:i/>
          <w:iCs/>
          <w:lang w:val="en-GB"/>
        </w:rPr>
        <w:t>Handbook of research methods in social and personality psychology</w:t>
      </w:r>
      <w:r w:rsidRPr="00A8320C">
        <w:rPr>
          <w:rFonts w:cs="CMU Serif Roman"/>
          <w:lang w:val="en-GB"/>
        </w:rPr>
        <w:t xml:space="preserve"> (Vol. 2). Cambridge University Press. 10.1017/CBO9780511996481.016</w:t>
      </w:r>
    </w:p>
    <w:p w14:paraId="24992728" w14:textId="77777777" w:rsidR="00A8320C" w:rsidRPr="00A8320C" w:rsidRDefault="00A8320C" w:rsidP="00A8320C">
      <w:pPr>
        <w:pStyle w:val="Bibliography"/>
        <w:rPr>
          <w:rFonts w:cs="CMU Serif Roman"/>
          <w:lang w:val="en-GB"/>
        </w:rPr>
      </w:pPr>
      <w:r w:rsidRPr="00A8320C">
        <w:rPr>
          <w:rFonts w:cs="CMU Serif Roman"/>
          <w:lang w:val="en-GB"/>
        </w:rPr>
        <w:t xml:space="preserve">Golijani-Moghaddam, N., Hart, A., &amp; Dawson, D. L. (2013). The Implicit Relational Assessment Procedure: Emerging reliability and validity data.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2</w:t>
      </w:r>
      <w:r w:rsidRPr="00A8320C">
        <w:rPr>
          <w:rFonts w:cs="CMU Serif Roman"/>
          <w:lang w:val="en-GB"/>
        </w:rPr>
        <w:t>(3–4), 105–119. https://doi.org/10.1016/j.jcbs.2013.05.002</w:t>
      </w:r>
    </w:p>
    <w:p w14:paraId="227FE64D"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amp; Banaji, M. R. (1995). Implicit social cognition: Attitudes, self-esteem, and stereotypes. </w:t>
      </w:r>
      <w:r w:rsidRPr="00A8320C">
        <w:rPr>
          <w:rFonts w:cs="CMU Serif Roman"/>
          <w:i/>
          <w:iCs/>
          <w:lang w:val="en-GB"/>
        </w:rPr>
        <w:t>Psychological Review</w:t>
      </w:r>
      <w:r w:rsidRPr="00A8320C">
        <w:rPr>
          <w:rFonts w:cs="CMU Serif Roman"/>
          <w:lang w:val="en-GB"/>
        </w:rPr>
        <w:t xml:space="preserve">, </w:t>
      </w:r>
      <w:r w:rsidRPr="00A8320C">
        <w:rPr>
          <w:rFonts w:cs="CMU Serif Roman"/>
          <w:i/>
          <w:iCs/>
          <w:lang w:val="en-GB"/>
        </w:rPr>
        <w:t>102</w:t>
      </w:r>
      <w:r w:rsidRPr="00A8320C">
        <w:rPr>
          <w:rFonts w:cs="CMU Serif Roman"/>
          <w:lang w:val="en-GB"/>
        </w:rPr>
        <w:t>(1), 4.</w:t>
      </w:r>
    </w:p>
    <w:p w14:paraId="1FB2D75D"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amp; Lai, C. K. (2020). Implicit Social Cognition. </w:t>
      </w:r>
      <w:r w:rsidRPr="00A8320C">
        <w:rPr>
          <w:rFonts w:cs="CMU Serif Roman"/>
          <w:i/>
          <w:iCs/>
          <w:lang w:val="en-GB"/>
        </w:rPr>
        <w:t>Annual Review of Psychology</w:t>
      </w:r>
      <w:r w:rsidRPr="00A8320C">
        <w:rPr>
          <w:rFonts w:cs="CMU Serif Roman"/>
          <w:lang w:val="en-GB"/>
        </w:rPr>
        <w:t xml:space="preserve">, </w:t>
      </w:r>
      <w:r w:rsidRPr="00A8320C">
        <w:rPr>
          <w:rFonts w:cs="CMU Serif Roman"/>
          <w:i/>
          <w:iCs/>
          <w:lang w:val="en-GB"/>
        </w:rPr>
        <w:t>71</w:t>
      </w:r>
      <w:r w:rsidRPr="00A8320C">
        <w:rPr>
          <w:rFonts w:cs="CMU Serif Roman"/>
          <w:lang w:val="en-GB"/>
        </w:rPr>
        <w:t>(1), 419–445. https://doi.org/10.1146/annurev-psych-010419-050837</w:t>
      </w:r>
    </w:p>
    <w:p w14:paraId="2AFCD7E3"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McGhee, D. E., &amp; Schwartz, J. L. (1998). Measuring individual differences in implicit cognition: The Implicit Association Test. </w:t>
      </w:r>
      <w:r w:rsidRPr="00A8320C">
        <w:rPr>
          <w:rFonts w:cs="CMU Serif Roman"/>
          <w:i/>
          <w:iCs/>
          <w:lang w:val="en-GB"/>
        </w:rPr>
        <w:t>Journal of Personality and Social Psychology</w:t>
      </w:r>
      <w:r w:rsidRPr="00A8320C">
        <w:rPr>
          <w:rFonts w:cs="CMU Serif Roman"/>
          <w:lang w:val="en-GB"/>
        </w:rPr>
        <w:t xml:space="preserve">, </w:t>
      </w:r>
      <w:r w:rsidRPr="00A8320C">
        <w:rPr>
          <w:rFonts w:cs="CMU Serif Roman"/>
          <w:i/>
          <w:iCs/>
          <w:lang w:val="en-GB"/>
        </w:rPr>
        <w:t>74</w:t>
      </w:r>
      <w:r w:rsidRPr="00A8320C">
        <w:rPr>
          <w:rFonts w:cs="CMU Serif Roman"/>
          <w:lang w:val="en-GB"/>
        </w:rPr>
        <w:t>(6), 1464–1480. https://doi.org/10.1037/0022-3514.74.6.1464</w:t>
      </w:r>
    </w:p>
    <w:p w14:paraId="40F2F5C8" w14:textId="77777777" w:rsidR="00A8320C" w:rsidRPr="00A8320C" w:rsidRDefault="00A8320C" w:rsidP="00A8320C">
      <w:pPr>
        <w:pStyle w:val="Bibliography"/>
        <w:rPr>
          <w:rFonts w:cs="CMU Serif Roman"/>
          <w:lang w:val="en-GB"/>
        </w:rPr>
      </w:pPr>
      <w:r w:rsidRPr="00A8320C">
        <w:rPr>
          <w:rFonts w:cs="CMU Serif Roman"/>
          <w:lang w:val="en-GB"/>
        </w:rPr>
        <w:t xml:space="preserve">Hussey, I. (2020). The IRAP is not suitable for individual use. </w:t>
      </w:r>
      <w:r w:rsidRPr="00A8320C">
        <w:rPr>
          <w:rFonts w:cs="CMU Serif Roman"/>
          <w:i/>
          <w:iCs/>
          <w:lang w:val="en-GB"/>
        </w:rPr>
        <w:t>Preprint</w:t>
      </w:r>
      <w:r w:rsidRPr="00A8320C">
        <w:rPr>
          <w:rFonts w:cs="CMU Serif Roman"/>
          <w:lang w:val="en-GB"/>
        </w:rPr>
        <w:t>. https://doi.org/10.31234/osf.io/w2ygr</w:t>
      </w:r>
    </w:p>
    <w:p w14:paraId="43CBDD16" w14:textId="77777777" w:rsidR="00A8320C" w:rsidRPr="00A8320C" w:rsidRDefault="00A8320C" w:rsidP="00A8320C">
      <w:pPr>
        <w:pStyle w:val="Bibliography"/>
        <w:rPr>
          <w:rFonts w:cs="CMU Serif Roman"/>
          <w:lang w:val="en-GB"/>
        </w:rPr>
      </w:pPr>
      <w:r w:rsidRPr="00A8320C">
        <w:rPr>
          <w:rFonts w:cs="CMU Serif Roman"/>
          <w:lang w:val="en-GB"/>
        </w:rPr>
        <w:t xml:space="preserve">Hussey, I. (2022a). </w:t>
      </w:r>
      <w:r w:rsidRPr="00A8320C">
        <w:rPr>
          <w:rFonts w:cs="CMU Serif Roman"/>
          <w:i/>
          <w:iCs/>
          <w:lang w:val="en-GB"/>
        </w:rPr>
        <w:t>A reproducible systematic review of research using the Implicit Relational Assessment Procedure (IRAP)</w:t>
      </w:r>
      <w:r w:rsidRPr="00A8320C">
        <w:rPr>
          <w:rFonts w:cs="CMU Serif Roman"/>
          <w:lang w:val="en-GB"/>
        </w:rPr>
        <w:t>. https://doi.org/10.17605/OSF.IO/TNA8S</w:t>
      </w:r>
    </w:p>
    <w:p w14:paraId="7EED7040" w14:textId="77777777" w:rsidR="00A8320C" w:rsidRPr="00A8320C" w:rsidRDefault="00A8320C" w:rsidP="00A8320C">
      <w:pPr>
        <w:pStyle w:val="Bibliography"/>
        <w:rPr>
          <w:rFonts w:cs="CMU Serif Roman"/>
          <w:lang w:val="en-GB"/>
        </w:rPr>
      </w:pPr>
      <w:r w:rsidRPr="00A8320C">
        <w:rPr>
          <w:rFonts w:cs="CMU Serif Roman"/>
          <w:lang w:val="en-GB"/>
        </w:rPr>
        <w:t xml:space="preserve">Hussey, I. (2022b). </w:t>
      </w:r>
      <w:r w:rsidRPr="00A8320C">
        <w:rPr>
          <w:rFonts w:cs="CMU Serif Roman"/>
          <w:i/>
          <w:iCs/>
          <w:lang w:val="en-GB"/>
        </w:rPr>
        <w:t>Reply to Barnes-Holmes &amp; Harte (2022) “The IRAP as a Measure of Implicit Cognition: A Case of Frankenstein’s Monster.”</w:t>
      </w:r>
      <w:r w:rsidRPr="00A8320C">
        <w:rPr>
          <w:rFonts w:cs="CMU Serif Roman"/>
          <w:lang w:val="en-GB"/>
        </w:rPr>
        <w:t xml:space="preserve"> PsyArXiv. https://doi.org/10.31234/osf.io/qmg6s</w:t>
      </w:r>
    </w:p>
    <w:p w14:paraId="75F85097" w14:textId="77777777" w:rsidR="00A8320C" w:rsidRPr="00A8320C" w:rsidRDefault="00A8320C" w:rsidP="00A8320C">
      <w:pPr>
        <w:pStyle w:val="Bibliography"/>
        <w:rPr>
          <w:rFonts w:cs="CMU Serif Roman"/>
          <w:lang w:val="en-GB"/>
        </w:rPr>
      </w:pPr>
      <w:r w:rsidRPr="00A8320C">
        <w:rPr>
          <w:rFonts w:cs="CMU Serif Roman"/>
          <w:lang w:val="en-GB"/>
        </w:rPr>
        <w:t xml:space="preserve">Hussey, I., Daly, T., &amp; Barnes-Holmes, D. (2015). Life is Good, But Death Ain’t Bad Either: Counter-Intuitive Implicit Biases to Death in a Normative Population. </w:t>
      </w:r>
      <w:r w:rsidRPr="00A8320C">
        <w:rPr>
          <w:rFonts w:cs="CMU Serif Roman"/>
          <w:i/>
          <w:iCs/>
          <w:lang w:val="en-GB"/>
        </w:rPr>
        <w:t>The Psychological Record</w:t>
      </w:r>
      <w:r w:rsidRPr="00A8320C">
        <w:rPr>
          <w:rFonts w:cs="CMU Serif Roman"/>
          <w:lang w:val="en-GB"/>
        </w:rPr>
        <w:t xml:space="preserve">, </w:t>
      </w:r>
      <w:r w:rsidRPr="00A8320C">
        <w:rPr>
          <w:rFonts w:cs="CMU Serif Roman"/>
          <w:i/>
          <w:iCs/>
          <w:lang w:val="en-GB"/>
        </w:rPr>
        <w:t>65</w:t>
      </w:r>
      <w:r w:rsidRPr="00A8320C">
        <w:rPr>
          <w:rFonts w:cs="CMU Serif Roman"/>
          <w:lang w:val="en-GB"/>
        </w:rPr>
        <w:t>(4), 731–742. https://doi.org/10.1007/s40732-015-0142-3</w:t>
      </w:r>
    </w:p>
    <w:p w14:paraId="5238AF1C" w14:textId="77777777" w:rsidR="00A8320C" w:rsidRPr="00A8320C" w:rsidRDefault="00A8320C" w:rsidP="00A8320C">
      <w:pPr>
        <w:pStyle w:val="Bibliography"/>
        <w:rPr>
          <w:rFonts w:cs="CMU Serif Roman"/>
          <w:lang w:val="en-GB"/>
        </w:rPr>
      </w:pPr>
      <w:r w:rsidRPr="00A8320C">
        <w:rPr>
          <w:rFonts w:cs="CMU Serif Roman"/>
          <w:lang w:val="en-GB"/>
        </w:rPr>
        <w:t xml:space="preserve">Hussey, I., &amp; Hughes, S. (2020). Hidden Invalidity Among 15 Commonly Used Measures in Social and Personality Psychology. </w:t>
      </w:r>
      <w:r w:rsidRPr="00A8320C">
        <w:rPr>
          <w:rFonts w:cs="CMU Serif Roman"/>
          <w:i/>
          <w:iCs/>
          <w:lang w:val="en-GB"/>
        </w:rPr>
        <w:t>Advances in Methods and Practices in Psychological Science</w:t>
      </w:r>
      <w:r w:rsidRPr="00A8320C">
        <w:rPr>
          <w:rFonts w:cs="CMU Serif Roman"/>
          <w:lang w:val="en-GB"/>
        </w:rPr>
        <w:t>, 2515245919882903. https://doi.org/10.1177/2515245919882903</w:t>
      </w:r>
    </w:p>
    <w:p w14:paraId="63A2A18E" w14:textId="77777777" w:rsidR="00A8320C" w:rsidRPr="00A8320C" w:rsidRDefault="00A8320C" w:rsidP="00A8320C">
      <w:pPr>
        <w:pStyle w:val="Bibliography"/>
        <w:rPr>
          <w:rFonts w:cs="CMU Serif Roman"/>
          <w:lang w:val="en-GB"/>
        </w:rPr>
      </w:pPr>
      <w:r w:rsidRPr="00A8320C">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A8320C">
        <w:rPr>
          <w:rFonts w:cs="CMU Serif Roman"/>
          <w:i/>
          <w:iCs/>
          <w:lang w:val="en-GB"/>
        </w:rPr>
        <w:t xml:space="preserve">The </w:t>
      </w:r>
      <w:r w:rsidRPr="00A8320C">
        <w:rPr>
          <w:rFonts w:cs="CMU Serif Roman"/>
          <w:i/>
          <w:iCs/>
          <w:lang w:val="en-GB"/>
        </w:rPr>
        <w:t>Psychological Record</w:t>
      </w:r>
      <w:r w:rsidRPr="00A8320C">
        <w:rPr>
          <w:rFonts w:cs="CMU Serif Roman"/>
          <w:lang w:val="en-GB"/>
        </w:rPr>
        <w:t xml:space="preserve">, </w:t>
      </w:r>
      <w:r w:rsidRPr="00A8320C">
        <w:rPr>
          <w:rFonts w:cs="CMU Serif Roman"/>
          <w:i/>
          <w:iCs/>
          <w:lang w:val="en-GB"/>
        </w:rPr>
        <w:t>66</w:t>
      </w:r>
      <w:r w:rsidRPr="00A8320C">
        <w:rPr>
          <w:rFonts w:cs="CMU Serif Roman"/>
          <w:lang w:val="en-GB"/>
        </w:rPr>
        <w:t>(2), 291–299. https://doi.org/10.1007/s40732-016-0171-6</w:t>
      </w:r>
    </w:p>
    <w:p w14:paraId="711CC35D" w14:textId="77777777" w:rsidR="00A8320C" w:rsidRPr="00A8320C" w:rsidRDefault="00A8320C" w:rsidP="00A8320C">
      <w:pPr>
        <w:pStyle w:val="Bibliography"/>
        <w:rPr>
          <w:rFonts w:cs="CMU Serif Roman"/>
          <w:lang w:val="en-GB"/>
        </w:rPr>
      </w:pPr>
      <w:r w:rsidRPr="00A8320C">
        <w:rPr>
          <w:rFonts w:cs="CMU Serif Roman"/>
          <w:lang w:val="en-GB"/>
        </w:rPr>
        <w:t xml:space="preserve">Hussey, I., Thompson, M., McEnteggart, C., Barnes-Holmes, D., &amp; Barnes-Holmes, Y. (2015). Interpreting and inverting with less cursing: A guide to interpreting IRAP data.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4</w:t>
      </w:r>
      <w:r w:rsidRPr="00A8320C">
        <w:rPr>
          <w:rFonts w:cs="CMU Serif Roman"/>
          <w:lang w:val="en-GB"/>
        </w:rPr>
        <w:t>(3), 157–162. https://doi.org/10.1016/j.jcbs.2015.05.001</w:t>
      </w:r>
    </w:p>
    <w:p w14:paraId="777FAD82" w14:textId="77777777" w:rsidR="00A8320C" w:rsidRPr="00A8320C" w:rsidRDefault="00A8320C" w:rsidP="00A8320C">
      <w:pPr>
        <w:pStyle w:val="Bibliography"/>
        <w:rPr>
          <w:rFonts w:cs="CMU Serif Roman"/>
          <w:lang w:val="en-GB"/>
        </w:rPr>
      </w:pPr>
      <w:r w:rsidRPr="00A8320C">
        <w:rPr>
          <w:rFonts w:cs="CMU Serif Roman"/>
          <w:lang w:val="en-GB"/>
        </w:rPr>
        <w:t xml:space="preserve">Lilienfeld, S. O., &amp; Strother, A. N. (2020). Psychological measurement and the replication crisis: Four sacred cows. </w:t>
      </w:r>
      <w:r w:rsidRPr="00A8320C">
        <w:rPr>
          <w:rFonts w:cs="CMU Serif Roman"/>
          <w:i/>
          <w:iCs/>
          <w:lang w:val="en-GB"/>
        </w:rPr>
        <w:t>Canadian Psychology / Psychologie Canadienne</w:t>
      </w:r>
      <w:r w:rsidRPr="00A8320C">
        <w:rPr>
          <w:rFonts w:cs="CMU Serif Roman"/>
          <w:lang w:val="en-GB"/>
        </w:rPr>
        <w:t xml:space="preserve">, </w:t>
      </w:r>
      <w:r w:rsidRPr="00A8320C">
        <w:rPr>
          <w:rFonts w:cs="CMU Serif Roman"/>
          <w:i/>
          <w:iCs/>
          <w:lang w:val="en-GB"/>
        </w:rPr>
        <w:t>61</w:t>
      </w:r>
      <w:r w:rsidRPr="00A8320C">
        <w:rPr>
          <w:rFonts w:cs="CMU Serif Roman"/>
          <w:lang w:val="en-GB"/>
        </w:rPr>
        <w:t>, 281–288. https://doi.org/10.1037/cap0000236</w:t>
      </w:r>
    </w:p>
    <w:p w14:paraId="783055A0" w14:textId="77777777" w:rsidR="00A8320C" w:rsidRPr="00A8320C" w:rsidRDefault="00A8320C" w:rsidP="00A8320C">
      <w:pPr>
        <w:pStyle w:val="Bibliography"/>
        <w:rPr>
          <w:rFonts w:cs="CMU Serif Roman"/>
          <w:lang w:val="en-GB"/>
        </w:rPr>
      </w:pPr>
      <w:r w:rsidRPr="00A8320C">
        <w:rPr>
          <w:rFonts w:cs="CMU Serif Roman"/>
          <w:lang w:val="en-GB"/>
        </w:rPr>
        <w:t xml:space="preserve">Loevinger, J. (1957). Objective Tests as Instruments of Psychological Theory. </w:t>
      </w:r>
      <w:r w:rsidRPr="00A8320C">
        <w:rPr>
          <w:rFonts w:cs="CMU Serif Roman"/>
          <w:i/>
          <w:iCs/>
          <w:lang w:val="en-GB"/>
        </w:rPr>
        <w:t>Psychological Reports</w:t>
      </w:r>
      <w:r w:rsidRPr="00A8320C">
        <w:rPr>
          <w:rFonts w:cs="CMU Serif Roman"/>
          <w:lang w:val="en-GB"/>
        </w:rPr>
        <w:t xml:space="preserve">, </w:t>
      </w:r>
      <w:r w:rsidRPr="00A8320C">
        <w:rPr>
          <w:rFonts w:cs="CMU Serif Roman"/>
          <w:i/>
          <w:iCs/>
          <w:lang w:val="en-GB"/>
        </w:rPr>
        <w:t>3</w:t>
      </w:r>
      <w:r w:rsidRPr="00A8320C">
        <w:rPr>
          <w:rFonts w:cs="CMU Serif Roman"/>
          <w:lang w:val="en-GB"/>
        </w:rPr>
        <w:t>(3), 635–694. https://doi.org/10.2466/pr0.1957.3.3.635</w:t>
      </w:r>
    </w:p>
    <w:p w14:paraId="7151CFA3" w14:textId="77777777" w:rsidR="00A8320C" w:rsidRPr="00A8320C" w:rsidRDefault="00A8320C" w:rsidP="00A8320C">
      <w:pPr>
        <w:pStyle w:val="Bibliography"/>
        <w:rPr>
          <w:rFonts w:cs="CMU Serif Roman"/>
          <w:lang w:val="en-GB"/>
        </w:rPr>
      </w:pPr>
      <w:r w:rsidRPr="00A8320C">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A8320C">
        <w:rPr>
          <w:rFonts w:cs="CMU Serif Roman"/>
          <w:i/>
          <w:iCs/>
          <w:lang w:val="en-GB"/>
        </w:rPr>
        <w:t>Journal of Behavior Therapy and Experimental Psychiatry</w:t>
      </w:r>
      <w:r w:rsidRPr="00A8320C">
        <w:rPr>
          <w:rFonts w:cs="CMU Serif Roman"/>
          <w:lang w:val="en-GB"/>
        </w:rPr>
        <w:t xml:space="preserve">, </w:t>
      </w:r>
      <w:r w:rsidRPr="00A8320C">
        <w:rPr>
          <w:rFonts w:cs="CMU Serif Roman"/>
          <w:i/>
          <w:iCs/>
          <w:lang w:val="en-GB"/>
        </w:rPr>
        <w:t>43</w:t>
      </w:r>
      <w:r w:rsidRPr="00A8320C">
        <w:rPr>
          <w:rFonts w:cs="CMU Serif Roman"/>
          <w:lang w:val="en-GB"/>
        </w:rPr>
        <w:t>(3), 922–930. https://doi.org/10.1016/j.jbtep.2012.02.001</w:t>
      </w:r>
    </w:p>
    <w:p w14:paraId="6A978B6F" w14:textId="77777777" w:rsidR="00A8320C" w:rsidRPr="00A8320C" w:rsidRDefault="00A8320C" w:rsidP="00A8320C">
      <w:pPr>
        <w:pStyle w:val="Bibliography"/>
        <w:rPr>
          <w:rFonts w:cs="CMU Serif Roman"/>
          <w:lang w:val="en-GB"/>
        </w:rPr>
      </w:pPr>
      <w:r w:rsidRPr="00A8320C">
        <w:rPr>
          <w:rFonts w:cs="CMU Serif Roman"/>
          <w:lang w:val="en-GB"/>
        </w:rPr>
        <w:t xml:space="preserve">Nosek, B. A., Bar-Anan, Y., Sriram, N., &amp; Greenwald, A. G. (2013). Understanding and using the Brief Implicit Association Test: Recommended scoring procedures. </w:t>
      </w:r>
      <w:r w:rsidRPr="00A8320C">
        <w:rPr>
          <w:rFonts w:cs="CMU Serif Roman"/>
          <w:i/>
          <w:iCs/>
          <w:lang w:val="en-GB"/>
        </w:rPr>
        <w:t>Preprint</w:t>
      </w:r>
      <w:r w:rsidRPr="00A8320C">
        <w:rPr>
          <w:rFonts w:cs="CMU Serif Roman"/>
          <w:lang w:val="en-GB"/>
        </w:rPr>
        <w:t>. http://ssrn.com/abstract=2196002</w:t>
      </w:r>
    </w:p>
    <w:p w14:paraId="52CD1ED4" w14:textId="77777777" w:rsidR="00A8320C" w:rsidRPr="00A8320C" w:rsidRDefault="00A8320C" w:rsidP="00A8320C">
      <w:pPr>
        <w:pStyle w:val="Bibliography"/>
        <w:rPr>
          <w:rFonts w:cs="CMU Serif Roman"/>
          <w:lang w:val="en-GB"/>
        </w:rPr>
      </w:pPr>
      <w:r w:rsidRPr="00A8320C">
        <w:rPr>
          <w:rFonts w:cs="CMU Serif Roman"/>
          <w:lang w:val="en-GB"/>
        </w:rPr>
        <w:t xml:space="preserve">Nosek, B. A., Hawkins, C. B., &amp; Frazier, R. S. (2011). Implicit social cognition: From measures to mechanisms. </w:t>
      </w:r>
      <w:r w:rsidRPr="00A8320C">
        <w:rPr>
          <w:rFonts w:cs="CMU Serif Roman"/>
          <w:i/>
          <w:iCs/>
          <w:lang w:val="en-GB"/>
        </w:rPr>
        <w:t>Trends in Cognitive Sciences</w:t>
      </w:r>
      <w:r w:rsidRPr="00A8320C">
        <w:rPr>
          <w:rFonts w:cs="CMU Serif Roman"/>
          <w:lang w:val="en-GB"/>
        </w:rPr>
        <w:t xml:space="preserve">, </w:t>
      </w:r>
      <w:r w:rsidRPr="00A8320C">
        <w:rPr>
          <w:rFonts w:cs="CMU Serif Roman"/>
          <w:i/>
          <w:iCs/>
          <w:lang w:val="en-GB"/>
        </w:rPr>
        <w:t>15</w:t>
      </w:r>
      <w:r w:rsidRPr="00A8320C">
        <w:rPr>
          <w:rFonts w:cs="CMU Serif Roman"/>
          <w:lang w:val="en-GB"/>
        </w:rPr>
        <w:t>(4), 152–159. https://doi.org/10.1016/j.tics.2011.01.005</w:t>
      </w:r>
    </w:p>
    <w:p w14:paraId="22248E5F" w14:textId="77777777" w:rsidR="00A8320C" w:rsidRPr="00A8320C" w:rsidRDefault="00A8320C" w:rsidP="00A8320C">
      <w:pPr>
        <w:pStyle w:val="Bibliography"/>
        <w:rPr>
          <w:rFonts w:cs="CMU Serif Roman"/>
          <w:lang w:val="en-GB"/>
        </w:rPr>
      </w:pPr>
      <w:r w:rsidRPr="00A8320C">
        <w:rPr>
          <w:rFonts w:cs="CMU Serif Roman"/>
          <w:lang w:val="en-GB"/>
        </w:rPr>
        <w:t xml:space="preserve">Nunnally, J., &amp; Bernstein, I. (1994). </w:t>
      </w:r>
      <w:r w:rsidRPr="00A8320C">
        <w:rPr>
          <w:rFonts w:cs="CMU Serif Roman"/>
          <w:i/>
          <w:iCs/>
          <w:lang w:val="en-GB"/>
        </w:rPr>
        <w:t>Psychometric Theory</w:t>
      </w:r>
      <w:r w:rsidRPr="00A8320C">
        <w:rPr>
          <w:rFonts w:cs="CMU Serif Roman"/>
          <w:lang w:val="en-GB"/>
        </w:rPr>
        <w:t xml:space="preserve"> (3rd edition). McGraw-Hill.</w:t>
      </w:r>
    </w:p>
    <w:p w14:paraId="6F76A6CE" w14:textId="77777777" w:rsidR="00A8320C" w:rsidRPr="00A8320C" w:rsidRDefault="00A8320C" w:rsidP="00A8320C">
      <w:pPr>
        <w:pStyle w:val="Bibliography"/>
        <w:rPr>
          <w:rFonts w:cs="CMU Serif Roman"/>
          <w:lang w:val="en-GB"/>
        </w:rPr>
      </w:pPr>
      <w:r w:rsidRPr="00A8320C">
        <w:rPr>
          <w:rFonts w:cs="CMU Serif Roman"/>
          <w:lang w:val="en-GB"/>
        </w:rPr>
        <w:t xml:space="preserve">Olkin, I., Dahabreh, I. J., &amp; Trikalinos, T. A. (2012). GOSH - a graphical display of study heterogeneity. </w:t>
      </w:r>
      <w:r w:rsidRPr="00A8320C">
        <w:rPr>
          <w:rFonts w:cs="CMU Serif Roman"/>
          <w:i/>
          <w:iCs/>
          <w:lang w:val="en-GB"/>
        </w:rPr>
        <w:t>Research Synthesis Methods</w:t>
      </w:r>
      <w:r w:rsidRPr="00A8320C">
        <w:rPr>
          <w:rFonts w:cs="CMU Serif Roman"/>
          <w:lang w:val="en-GB"/>
        </w:rPr>
        <w:t xml:space="preserve">, </w:t>
      </w:r>
      <w:r w:rsidRPr="00A8320C">
        <w:rPr>
          <w:rFonts w:cs="CMU Serif Roman"/>
          <w:i/>
          <w:iCs/>
          <w:lang w:val="en-GB"/>
        </w:rPr>
        <w:t>3</w:t>
      </w:r>
      <w:r w:rsidRPr="00A8320C">
        <w:rPr>
          <w:rFonts w:cs="CMU Serif Roman"/>
          <w:lang w:val="en-GB"/>
        </w:rPr>
        <w:t>(3), 214–223. https://doi.org/10.1002/jrsm.1053</w:t>
      </w:r>
    </w:p>
    <w:p w14:paraId="35EA13F0" w14:textId="77777777" w:rsidR="00A8320C" w:rsidRPr="00A8320C" w:rsidRDefault="00A8320C" w:rsidP="00A8320C">
      <w:pPr>
        <w:pStyle w:val="Bibliography"/>
        <w:rPr>
          <w:rFonts w:cs="CMU Serif Roman"/>
          <w:lang w:val="en-GB"/>
        </w:rPr>
      </w:pPr>
      <w:r w:rsidRPr="00A8320C">
        <w:rPr>
          <w:rFonts w:cs="CMU Serif Roman"/>
          <w:lang w:val="en-GB"/>
        </w:rPr>
        <w:t xml:space="preserve">Parsons, S. (2018). Visualising two approaches to explore reliability-power relationships. </w:t>
      </w:r>
      <w:r w:rsidRPr="00A8320C">
        <w:rPr>
          <w:rFonts w:cs="CMU Serif Roman"/>
          <w:i/>
          <w:iCs/>
          <w:lang w:val="en-GB"/>
        </w:rPr>
        <w:t>Preprint</w:t>
      </w:r>
      <w:r w:rsidRPr="00A8320C">
        <w:rPr>
          <w:rFonts w:cs="CMU Serif Roman"/>
          <w:lang w:val="en-GB"/>
        </w:rPr>
        <w:t>. https://doi.org/10.31234/osf.io/qh5mf</w:t>
      </w:r>
    </w:p>
    <w:p w14:paraId="700BB5A0" w14:textId="77777777" w:rsidR="00A8320C" w:rsidRPr="00A8320C" w:rsidRDefault="00A8320C" w:rsidP="00A8320C">
      <w:pPr>
        <w:pStyle w:val="Bibliography"/>
        <w:rPr>
          <w:rFonts w:cs="CMU Serif Roman"/>
          <w:lang w:val="en-GB"/>
        </w:rPr>
      </w:pPr>
      <w:r w:rsidRPr="00A8320C">
        <w:rPr>
          <w:rFonts w:cs="CMU Serif Roman"/>
          <w:lang w:val="en-GB"/>
        </w:rPr>
        <w:t xml:space="preserve">Parsons, S., Kruijt, A.-W., &amp; Fox, E. (2019). Psychological Science Needs a Standard Practice of Reporting the Reliability of Cognitive-Behavioral Measurements. </w:t>
      </w:r>
      <w:r w:rsidRPr="00A8320C">
        <w:rPr>
          <w:rFonts w:cs="CMU Serif Roman"/>
          <w:i/>
          <w:iCs/>
          <w:lang w:val="en-GB"/>
        </w:rPr>
        <w:t>Advances in Methods and Practices in Psychological Science</w:t>
      </w:r>
      <w:r w:rsidRPr="00A8320C">
        <w:rPr>
          <w:rFonts w:cs="CMU Serif Roman"/>
          <w:lang w:val="en-GB"/>
        </w:rPr>
        <w:t xml:space="preserve">, </w:t>
      </w:r>
      <w:r w:rsidRPr="00A8320C">
        <w:rPr>
          <w:rFonts w:cs="CMU Serif Roman"/>
          <w:i/>
          <w:iCs/>
          <w:lang w:val="en-GB"/>
        </w:rPr>
        <w:t>2</w:t>
      </w:r>
      <w:r w:rsidRPr="00A8320C">
        <w:rPr>
          <w:rFonts w:cs="CMU Serif Roman"/>
          <w:lang w:val="en-GB"/>
        </w:rPr>
        <w:t>(4), 378–395. https://doi.org/10.1177/2515245919879695</w:t>
      </w:r>
    </w:p>
    <w:p w14:paraId="0C43BA5B" w14:textId="77777777" w:rsidR="00A8320C" w:rsidRPr="00A8320C" w:rsidRDefault="00A8320C" w:rsidP="00A8320C">
      <w:pPr>
        <w:pStyle w:val="Bibliography"/>
        <w:rPr>
          <w:rFonts w:cs="CMU Serif Roman"/>
          <w:lang w:val="en-GB"/>
        </w:rPr>
      </w:pPr>
      <w:r w:rsidRPr="00A8320C">
        <w:rPr>
          <w:rFonts w:cs="CMU Serif Roman"/>
          <w:lang w:val="en-GB"/>
        </w:rPr>
        <w:t xml:space="preserve">R Core Team. (2022). </w:t>
      </w:r>
      <w:r w:rsidRPr="00A8320C">
        <w:rPr>
          <w:rFonts w:cs="CMU Serif Roman"/>
          <w:i/>
          <w:iCs/>
          <w:lang w:val="en-GB"/>
        </w:rPr>
        <w:t>R: A language and environment for statistical computing</w:t>
      </w:r>
      <w:r w:rsidRPr="00A8320C">
        <w:rPr>
          <w:rFonts w:cs="CMU Serif Roman"/>
          <w:lang w:val="en-GB"/>
        </w:rPr>
        <w:t xml:space="preserve"> (4.2). R Foundation for Statistical Computing. https://www.R-project.org/</w:t>
      </w:r>
    </w:p>
    <w:p w14:paraId="1D50F905" w14:textId="77777777" w:rsidR="00A8320C" w:rsidRPr="00A8320C" w:rsidRDefault="00A8320C" w:rsidP="00A8320C">
      <w:pPr>
        <w:pStyle w:val="Bibliography"/>
        <w:rPr>
          <w:rFonts w:cs="CMU Serif Roman"/>
          <w:lang w:val="en-GB"/>
        </w:rPr>
      </w:pPr>
      <w:r w:rsidRPr="00A8320C">
        <w:rPr>
          <w:rFonts w:cs="CMU Serif Roman"/>
          <w:lang w:val="en-GB"/>
        </w:rPr>
        <w:lastRenderedPageBreak/>
        <w:t xml:space="preserve">Remue, J., De Houwer, J., Barnes-Holmes, D., Vanderhasselt, M. A., &amp; De Raedt, R. (2013). Self-esteem revisited: Performance on the implicit relational assessment procedure as a measure of self-versus ideal self-related cognitions in dysphoria. </w:t>
      </w:r>
      <w:r w:rsidRPr="00A8320C">
        <w:rPr>
          <w:rFonts w:cs="CMU Serif Roman"/>
          <w:i/>
          <w:iCs/>
          <w:lang w:val="en-GB"/>
        </w:rPr>
        <w:t>Cognition &amp; Emotion</w:t>
      </w:r>
      <w:r w:rsidRPr="00A8320C">
        <w:rPr>
          <w:rFonts w:cs="CMU Serif Roman"/>
          <w:lang w:val="en-GB"/>
        </w:rPr>
        <w:t xml:space="preserve">, </w:t>
      </w:r>
      <w:r w:rsidRPr="00A8320C">
        <w:rPr>
          <w:rFonts w:cs="CMU Serif Roman"/>
          <w:i/>
          <w:iCs/>
          <w:lang w:val="en-GB"/>
        </w:rPr>
        <w:t>27</w:t>
      </w:r>
      <w:r w:rsidRPr="00A8320C">
        <w:rPr>
          <w:rFonts w:cs="CMU Serif Roman"/>
          <w:lang w:val="en-GB"/>
        </w:rPr>
        <w:t>(8), 1441–1449. https://doi.org/10.1080/02699931.2013.786681</w:t>
      </w:r>
    </w:p>
    <w:p w14:paraId="466E04FD" w14:textId="77777777" w:rsidR="00A8320C" w:rsidRPr="00A8320C" w:rsidRDefault="00A8320C" w:rsidP="00A8320C">
      <w:pPr>
        <w:pStyle w:val="Bibliography"/>
        <w:rPr>
          <w:rFonts w:cs="CMU Serif Roman"/>
          <w:lang w:val="en-GB"/>
        </w:rPr>
      </w:pPr>
      <w:r w:rsidRPr="00A8320C">
        <w:rPr>
          <w:rFonts w:cs="CMU Serif Roman"/>
          <w:lang w:val="en-GB"/>
        </w:rPr>
        <w:t xml:space="preserve">Remue, J., Hughes, S., De Houwer, J., &amp; De Raedt, R. (2014). To Be or Want to Be: Disentangling the Role of Actual versus Ideal Self in Implicit Self-Esteem. </w:t>
      </w:r>
      <w:r w:rsidRPr="00A8320C">
        <w:rPr>
          <w:rFonts w:cs="CMU Serif Roman"/>
          <w:i/>
          <w:iCs/>
          <w:lang w:val="en-GB"/>
        </w:rPr>
        <w:t>PLoS ONE</w:t>
      </w:r>
      <w:r w:rsidRPr="00A8320C">
        <w:rPr>
          <w:rFonts w:cs="CMU Serif Roman"/>
          <w:lang w:val="en-GB"/>
        </w:rPr>
        <w:t xml:space="preserve">, </w:t>
      </w:r>
      <w:r w:rsidRPr="00A8320C">
        <w:rPr>
          <w:rFonts w:cs="CMU Serif Roman"/>
          <w:i/>
          <w:iCs/>
          <w:lang w:val="en-GB"/>
        </w:rPr>
        <w:t>9</w:t>
      </w:r>
      <w:r w:rsidRPr="00A8320C">
        <w:rPr>
          <w:rFonts w:cs="CMU Serif Roman"/>
          <w:lang w:val="en-GB"/>
        </w:rPr>
        <w:t>(9), e108837. https://doi.org/10.1371/journal.pone.0108837</w:t>
      </w:r>
    </w:p>
    <w:p w14:paraId="05C24564" w14:textId="77777777" w:rsidR="00A8320C" w:rsidRPr="00A8320C" w:rsidRDefault="00A8320C" w:rsidP="00A8320C">
      <w:pPr>
        <w:pStyle w:val="Bibliography"/>
        <w:rPr>
          <w:rFonts w:cs="CMU Serif Roman"/>
          <w:lang w:val="en-GB"/>
        </w:rPr>
      </w:pPr>
      <w:r w:rsidRPr="00A8320C">
        <w:rPr>
          <w:rFonts w:cs="CMU Serif Roman"/>
          <w:lang w:val="en-GB"/>
        </w:rPr>
        <w:t xml:space="preserve">Revelle, W. (2009). </w:t>
      </w:r>
      <w:r w:rsidRPr="00A8320C">
        <w:rPr>
          <w:rFonts w:cs="CMU Serif Roman"/>
          <w:i/>
          <w:iCs/>
          <w:lang w:val="en-GB"/>
        </w:rPr>
        <w:t>An introduction to psychometric theory with applications in R</w:t>
      </w:r>
      <w:r w:rsidRPr="00A8320C">
        <w:rPr>
          <w:rFonts w:cs="CMU Serif Roman"/>
          <w:lang w:val="en-GB"/>
        </w:rPr>
        <w:t>. Springer Evanston, IL. https://www.personality-project.org/r/book/</w:t>
      </w:r>
    </w:p>
    <w:p w14:paraId="08ECBAE3" w14:textId="77777777" w:rsidR="00A8320C" w:rsidRPr="00A8320C" w:rsidRDefault="00A8320C" w:rsidP="00A8320C">
      <w:pPr>
        <w:pStyle w:val="Bibliography"/>
        <w:rPr>
          <w:rFonts w:cs="CMU Serif Roman"/>
          <w:lang w:val="en-GB"/>
        </w:rPr>
      </w:pPr>
      <w:r w:rsidRPr="00A8320C">
        <w:rPr>
          <w:rFonts w:cs="CMU Serif Roman"/>
          <w:lang w:val="en-GB"/>
        </w:rPr>
        <w:t xml:space="preserve">Revelle, W. (2016). </w:t>
      </w:r>
      <w:r w:rsidRPr="00A8320C">
        <w:rPr>
          <w:rFonts w:cs="CMU Serif Roman"/>
          <w:i/>
          <w:iCs/>
          <w:lang w:val="en-GB"/>
        </w:rPr>
        <w:t>psych: Procedures for Psychological, Psychometric, and Personality Research</w:t>
      </w:r>
      <w:r w:rsidRPr="00A8320C">
        <w:rPr>
          <w:rFonts w:cs="CMU Serif Roman"/>
          <w:lang w:val="en-GB"/>
        </w:rPr>
        <w:t>. Northwestern University. http://CRAN.R-project.org/package=psych</w:t>
      </w:r>
    </w:p>
    <w:p w14:paraId="7CCA5AB9" w14:textId="77777777" w:rsidR="00A8320C" w:rsidRPr="00A8320C" w:rsidRDefault="00A8320C" w:rsidP="00A8320C">
      <w:pPr>
        <w:pStyle w:val="Bibliography"/>
        <w:rPr>
          <w:rFonts w:cs="CMU Serif Roman"/>
          <w:lang w:val="en-GB"/>
        </w:rPr>
      </w:pPr>
      <w:r w:rsidRPr="00A8320C">
        <w:rPr>
          <w:rFonts w:cs="CMU Serif Roman"/>
          <w:lang w:val="en-GB"/>
        </w:rPr>
        <w:t xml:space="preserve">Ruscio, J. (2008). A probability-based measure of effect size: Robustness to base rates and other factors. </w:t>
      </w:r>
      <w:r w:rsidRPr="00A8320C">
        <w:rPr>
          <w:rFonts w:cs="CMU Serif Roman"/>
          <w:i/>
          <w:iCs/>
          <w:lang w:val="en-GB"/>
        </w:rPr>
        <w:t>Psychological Methods</w:t>
      </w:r>
      <w:r w:rsidRPr="00A8320C">
        <w:rPr>
          <w:rFonts w:cs="CMU Serif Roman"/>
          <w:lang w:val="en-GB"/>
        </w:rPr>
        <w:t xml:space="preserve">, </w:t>
      </w:r>
      <w:r w:rsidRPr="00A8320C">
        <w:rPr>
          <w:rFonts w:cs="CMU Serif Roman"/>
          <w:i/>
          <w:iCs/>
          <w:lang w:val="en-GB"/>
        </w:rPr>
        <w:t>13</w:t>
      </w:r>
      <w:r w:rsidRPr="00A8320C">
        <w:rPr>
          <w:rFonts w:cs="CMU Serif Roman"/>
          <w:lang w:val="en-GB"/>
        </w:rPr>
        <w:t>(1), 19–30. https://doi.org/10.1037/1082-989X.13.1.19</w:t>
      </w:r>
    </w:p>
    <w:p w14:paraId="7A075740" w14:textId="77777777" w:rsidR="00A8320C" w:rsidRPr="00A8320C" w:rsidRDefault="00A8320C" w:rsidP="00A8320C">
      <w:pPr>
        <w:pStyle w:val="Bibliography"/>
        <w:rPr>
          <w:rFonts w:cs="CMU Serif Roman"/>
          <w:lang w:val="en-GB"/>
        </w:rPr>
      </w:pPr>
      <w:r w:rsidRPr="00A8320C">
        <w:rPr>
          <w:rFonts w:cs="CMU Serif Roman"/>
          <w:lang w:val="en-GB"/>
        </w:rPr>
        <w:t xml:space="preserve">Ruscio, J. (2019). </w:t>
      </w:r>
      <w:r w:rsidRPr="00A8320C">
        <w:rPr>
          <w:rFonts w:cs="CMU Serif Roman"/>
          <w:i/>
          <w:iCs/>
          <w:lang w:val="en-GB"/>
        </w:rPr>
        <w:t>RProbSup: Calculates Probability of Superiority</w:t>
      </w:r>
      <w:r w:rsidRPr="00A8320C">
        <w:rPr>
          <w:rFonts w:cs="CMU Serif Roman"/>
          <w:lang w:val="en-GB"/>
        </w:rPr>
        <w:t xml:space="preserve"> (2.1). https://CRAN.R-project.org/package=RProbSup</w:t>
      </w:r>
    </w:p>
    <w:p w14:paraId="06AB2FC2" w14:textId="77777777" w:rsidR="00A8320C" w:rsidRPr="00A8320C" w:rsidRDefault="00A8320C" w:rsidP="00A8320C">
      <w:pPr>
        <w:pStyle w:val="Bibliography"/>
        <w:rPr>
          <w:rFonts w:cs="CMU Serif Roman"/>
          <w:lang w:val="en-GB"/>
        </w:rPr>
      </w:pPr>
      <w:r w:rsidRPr="00A8320C">
        <w:rPr>
          <w:rFonts w:cs="CMU Serif Roman"/>
          <w:lang w:val="en-GB"/>
        </w:rPr>
        <w:t xml:space="preserve">Shrout, P. E., &amp; Fleiss, J. L. (1979). Intraclass correlations: Uses in assessing rater reliability. </w:t>
      </w:r>
      <w:r w:rsidRPr="00A8320C">
        <w:rPr>
          <w:rFonts w:cs="CMU Serif Roman"/>
          <w:i/>
          <w:iCs/>
          <w:lang w:val="en-GB"/>
        </w:rPr>
        <w:t>Psychological Bulletin</w:t>
      </w:r>
      <w:r w:rsidRPr="00A8320C">
        <w:rPr>
          <w:rFonts w:cs="CMU Serif Roman"/>
          <w:lang w:val="en-GB"/>
        </w:rPr>
        <w:t xml:space="preserve">, </w:t>
      </w:r>
      <w:r w:rsidRPr="00A8320C">
        <w:rPr>
          <w:rFonts w:cs="CMU Serif Roman"/>
          <w:i/>
          <w:iCs/>
          <w:lang w:val="en-GB"/>
        </w:rPr>
        <w:t>86</w:t>
      </w:r>
      <w:r w:rsidRPr="00A8320C">
        <w:rPr>
          <w:rFonts w:cs="CMU Serif Roman"/>
          <w:lang w:val="en-GB"/>
        </w:rPr>
        <w:t>(2), 420.</w:t>
      </w:r>
    </w:p>
    <w:p w14:paraId="7053E28A" w14:textId="77777777" w:rsidR="00A8320C" w:rsidRPr="00A8320C" w:rsidRDefault="00A8320C" w:rsidP="00A8320C">
      <w:pPr>
        <w:pStyle w:val="Bibliography"/>
        <w:rPr>
          <w:rFonts w:cs="CMU Serif Roman"/>
          <w:lang w:val="en-GB"/>
        </w:rPr>
      </w:pPr>
      <w:r w:rsidRPr="00A8320C">
        <w:rPr>
          <w:rFonts w:cs="CMU Serif Roman"/>
          <w:lang w:val="en-GB"/>
        </w:rPr>
        <w:t xml:space="preserve">Vahey, N. A., Nicholson, E., &amp; Barnes-Holmes, D. (2015). A meta-analysis of criterion effects for the Implicit Relational Assessment Procedure (IRAP) in the clinical domain. </w:t>
      </w:r>
      <w:r w:rsidRPr="00A8320C">
        <w:rPr>
          <w:rFonts w:cs="CMU Serif Roman"/>
          <w:i/>
          <w:iCs/>
          <w:lang w:val="en-GB"/>
        </w:rPr>
        <w:t>Journal of Behavior Therapy and Experimental Psychiatry</w:t>
      </w:r>
      <w:r w:rsidRPr="00A8320C">
        <w:rPr>
          <w:rFonts w:cs="CMU Serif Roman"/>
          <w:lang w:val="en-GB"/>
        </w:rPr>
        <w:t xml:space="preserve">, </w:t>
      </w:r>
      <w:r w:rsidRPr="00A8320C">
        <w:rPr>
          <w:rFonts w:cs="CMU Serif Roman"/>
          <w:i/>
          <w:iCs/>
          <w:lang w:val="en-GB"/>
        </w:rPr>
        <w:t>48</w:t>
      </w:r>
      <w:r w:rsidRPr="00A8320C">
        <w:rPr>
          <w:rFonts w:cs="CMU Serif Roman"/>
          <w:lang w:val="en-GB"/>
        </w:rPr>
        <w:t>, 59–65. https://doi.org/10.1016/j.jbtep.2015.01.004</w:t>
      </w:r>
    </w:p>
    <w:p w14:paraId="5D26C9C2" w14:textId="77777777" w:rsidR="00A8320C" w:rsidRPr="00A8320C" w:rsidRDefault="00A8320C" w:rsidP="00A8320C">
      <w:pPr>
        <w:pStyle w:val="Bibliography"/>
        <w:rPr>
          <w:rFonts w:cs="CMU Serif Roman"/>
          <w:lang w:val="en-GB"/>
        </w:rPr>
      </w:pPr>
      <w:r w:rsidRPr="00A8320C">
        <w:rPr>
          <w:rFonts w:cs="CMU Serif Roman"/>
          <w:lang w:val="en-GB"/>
        </w:rPr>
        <w:t xml:space="preserve">Vasey, M. W., Dalgleish, T., &amp; Silverman, W. K. (2003). Research on Information-Processing Factors in Child and Adolescent Psychopathology: A Critical Commentary. </w:t>
      </w:r>
      <w:r w:rsidRPr="00A8320C">
        <w:rPr>
          <w:rFonts w:cs="CMU Serif Roman"/>
          <w:i/>
          <w:iCs/>
          <w:lang w:val="en-GB"/>
        </w:rPr>
        <w:t>Journal of Clinical Child &amp; Adolescent Psychology</w:t>
      </w:r>
      <w:r w:rsidRPr="00A8320C">
        <w:rPr>
          <w:rFonts w:cs="CMU Serif Roman"/>
          <w:lang w:val="en-GB"/>
        </w:rPr>
        <w:t xml:space="preserve">, </w:t>
      </w:r>
      <w:r w:rsidRPr="00A8320C">
        <w:rPr>
          <w:rFonts w:cs="CMU Serif Roman"/>
          <w:i/>
          <w:iCs/>
          <w:lang w:val="en-GB"/>
        </w:rPr>
        <w:t>32</w:t>
      </w:r>
      <w:r w:rsidRPr="00A8320C">
        <w:rPr>
          <w:rFonts w:cs="CMU Serif Roman"/>
          <w:lang w:val="en-GB"/>
        </w:rPr>
        <w:t>(1), 81–93. https://doi.org/10.1207/S15374424JCCP3201_08</w:t>
      </w:r>
    </w:p>
    <w:p w14:paraId="3416FA9C" w14:textId="77777777" w:rsidR="00A8320C" w:rsidRPr="00A8320C" w:rsidRDefault="00A8320C" w:rsidP="00A8320C">
      <w:pPr>
        <w:pStyle w:val="Bibliography"/>
        <w:rPr>
          <w:rFonts w:cs="CMU Serif Roman"/>
          <w:lang w:val="en-GB"/>
        </w:rPr>
      </w:pPr>
      <w:r w:rsidRPr="00A8320C">
        <w:rPr>
          <w:rFonts w:cs="CMU Serif Roman"/>
          <w:lang w:val="en-GB"/>
        </w:rPr>
        <w:t xml:space="preserve">Viechtbauer, W. (2010). Conducting Meta-Analyses in R with the metafor Package. </w:t>
      </w:r>
      <w:r w:rsidRPr="00A8320C">
        <w:rPr>
          <w:rFonts w:cs="CMU Serif Roman"/>
          <w:i/>
          <w:iCs/>
          <w:lang w:val="en-GB"/>
        </w:rPr>
        <w:t>Journal of Statistical Software</w:t>
      </w:r>
      <w:r w:rsidRPr="00A8320C">
        <w:rPr>
          <w:rFonts w:cs="CMU Serif Roman"/>
          <w:lang w:val="en-GB"/>
        </w:rPr>
        <w:t xml:space="preserve">, </w:t>
      </w:r>
      <w:r w:rsidRPr="00A8320C">
        <w:rPr>
          <w:rFonts w:cs="CMU Serif Roman"/>
          <w:i/>
          <w:iCs/>
          <w:lang w:val="en-GB"/>
        </w:rPr>
        <w:t>36</w:t>
      </w:r>
      <w:r w:rsidRPr="00A8320C">
        <w:rPr>
          <w:rFonts w:cs="CMU Serif Roman"/>
          <w:lang w:val="en-GB"/>
        </w:rPr>
        <w:t>(3). https://doi.org/10.18637/jss.v036.i03</w:t>
      </w:r>
    </w:p>
    <w:p w14:paraId="24E351E9" w14:textId="7290CC83"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DFA30" w14:textId="77777777" w:rsidR="00F53327" w:rsidRDefault="00F53327" w:rsidP="003158CF">
      <w:r>
        <w:separator/>
      </w:r>
    </w:p>
  </w:endnote>
  <w:endnote w:type="continuationSeparator" w:id="0">
    <w:p w14:paraId="1CBE4A4F" w14:textId="77777777" w:rsidR="00F53327" w:rsidRDefault="00F53327"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56082" w14:textId="77777777" w:rsidR="00F53327" w:rsidRDefault="00F53327" w:rsidP="003158CF">
      <w:r>
        <w:separator/>
      </w:r>
    </w:p>
  </w:footnote>
  <w:footnote w:type="continuationSeparator" w:id="0">
    <w:p w14:paraId="0B7CBDD5" w14:textId="77777777" w:rsidR="00F53327" w:rsidRDefault="00F53327"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657BB"/>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C2E48"/>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73915"/>
    <w:rsid w:val="007906FB"/>
    <w:rsid w:val="00792A28"/>
    <w:rsid w:val="00794EF6"/>
    <w:rsid w:val="007B5438"/>
    <w:rsid w:val="007D78DE"/>
    <w:rsid w:val="007D7B55"/>
    <w:rsid w:val="007F282E"/>
    <w:rsid w:val="008011B2"/>
    <w:rsid w:val="008018A7"/>
    <w:rsid w:val="00822F4D"/>
    <w:rsid w:val="00862A55"/>
    <w:rsid w:val="00881B8D"/>
    <w:rsid w:val="008A7F54"/>
    <w:rsid w:val="008B54AC"/>
    <w:rsid w:val="00937C28"/>
    <w:rsid w:val="009A5831"/>
    <w:rsid w:val="009B13F9"/>
    <w:rsid w:val="009D6594"/>
    <w:rsid w:val="009E6E87"/>
    <w:rsid w:val="009F6857"/>
    <w:rsid w:val="00A03865"/>
    <w:rsid w:val="00A1364D"/>
    <w:rsid w:val="00A153C1"/>
    <w:rsid w:val="00A54572"/>
    <w:rsid w:val="00A828DD"/>
    <w:rsid w:val="00A8320C"/>
    <w:rsid w:val="00AD04DF"/>
    <w:rsid w:val="00AD1F7D"/>
    <w:rsid w:val="00AF1F8E"/>
    <w:rsid w:val="00B13B55"/>
    <w:rsid w:val="00B44E27"/>
    <w:rsid w:val="00B61118"/>
    <w:rsid w:val="00B74DA9"/>
    <w:rsid w:val="00B85D8A"/>
    <w:rsid w:val="00BA31E9"/>
    <w:rsid w:val="00BA4520"/>
    <w:rsid w:val="00BC284D"/>
    <w:rsid w:val="00BD6BDD"/>
    <w:rsid w:val="00BE078C"/>
    <w:rsid w:val="00BF2102"/>
    <w:rsid w:val="00BF3317"/>
    <w:rsid w:val="00C109E5"/>
    <w:rsid w:val="00C36EC4"/>
    <w:rsid w:val="00C53DC6"/>
    <w:rsid w:val="00C5516C"/>
    <w:rsid w:val="00C55371"/>
    <w:rsid w:val="00C618CA"/>
    <w:rsid w:val="00C92F9C"/>
    <w:rsid w:val="00CB731B"/>
    <w:rsid w:val="00CD0213"/>
    <w:rsid w:val="00CE2DC2"/>
    <w:rsid w:val="00CF589F"/>
    <w:rsid w:val="00D212CD"/>
    <w:rsid w:val="00D85E64"/>
    <w:rsid w:val="00DF0DF9"/>
    <w:rsid w:val="00E01432"/>
    <w:rsid w:val="00E040A8"/>
    <w:rsid w:val="00E20321"/>
    <w:rsid w:val="00E659A7"/>
    <w:rsid w:val="00E961B1"/>
    <w:rsid w:val="00ED4CEC"/>
    <w:rsid w:val="00EE78FA"/>
    <w:rsid w:val="00EF2252"/>
    <w:rsid w:val="00F53327"/>
    <w:rsid w:val="00F5364F"/>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1</Pages>
  <Words>22225</Words>
  <Characters>126689</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6</cp:revision>
  <dcterms:created xsi:type="dcterms:W3CDTF">2020-07-06T15:38:00Z</dcterms:created>
  <dcterms:modified xsi:type="dcterms:W3CDTF">2023-01-0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vOCCUm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